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F6407" w14:textId="644EF05E" w:rsidR="001F6E77" w:rsidRDefault="00D2178D" w:rsidP="00E56AE4">
      <w:pPr>
        <w:spacing w:line="240" w:lineRule="auto"/>
        <w:rPr>
          <w:rFonts w:ascii="Calibri" w:hAnsi="Calibri" w:cs="Calibri"/>
          <w:b/>
          <w:bCs/>
          <w:sz w:val="20"/>
          <w:szCs w:val="20"/>
        </w:rPr>
      </w:pPr>
      <w:bookmarkStart w:id="0" w:name="_Toc198372508"/>
      <w:r w:rsidRPr="00D2178D">
        <w:rPr>
          <w:rFonts w:ascii="Calibri" w:hAnsi="Calibri" w:cs="Calibri"/>
          <w:b/>
          <w:bCs/>
          <w:sz w:val="20"/>
          <w:szCs w:val="20"/>
        </w:rPr>
        <w:t>Effect of Holding Time on Residual Leucocyte Counts and Protein Concentration in Unfiltered Fresh Frozen Plasma</w:t>
      </w:r>
    </w:p>
    <w:p w14:paraId="24824C5C" w14:textId="77777777" w:rsidR="00E56AE4" w:rsidRDefault="00E56AE4" w:rsidP="00E56AE4">
      <w:pPr>
        <w:spacing w:line="240" w:lineRule="auto"/>
        <w:rPr>
          <w:rFonts w:ascii="Calibri" w:hAnsi="Calibri" w:cs="Calibri"/>
          <w:b/>
          <w:bCs/>
          <w:sz w:val="20"/>
          <w:szCs w:val="20"/>
        </w:rPr>
      </w:pPr>
    </w:p>
    <w:p w14:paraId="6F536B93" w14:textId="3FEDE54B" w:rsidR="00315014" w:rsidRPr="006112AD" w:rsidRDefault="00315014" w:rsidP="006112AD">
      <w:pPr>
        <w:spacing w:line="240" w:lineRule="auto"/>
        <w:rPr>
          <w:rFonts w:ascii="Calibri" w:hAnsi="Calibri" w:cs="Calibri"/>
          <w:b/>
          <w:bCs/>
          <w:sz w:val="20"/>
          <w:szCs w:val="20"/>
        </w:rPr>
      </w:pPr>
      <w:r w:rsidRPr="006112AD">
        <w:rPr>
          <w:rFonts w:ascii="Calibri" w:hAnsi="Calibri" w:cs="Calibri"/>
          <w:b/>
          <w:bCs/>
          <w:sz w:val="20"/>
          <w:szCs w:val="20"/>
        </w:rPr>
        <w:t>Abstract</w:t>
      </w:r>
      <w:bookmarkEnd w:id="0"/>
    </w:p>
    <w:p w14:paraId="5B1E0DC3" w14:textId="04758E41" w:rsidR="00DD559D" w:rsidRDefault="00DD559D" w:rsidP="006112AD">
      <w:pPr>
        <w:spacing w:after="0" w:line="240" w:lineRule="auto"/>
        <w:jc w:val="both"/>
        <w:rPr>
          <w:rFonts w:ascii="Calibri" w:hAnsi="Calibri" w:cs="Calibri"/>
          <w:sz w:val="20"/>
          <w:szCs w:val="20"/>
        </w:rPr>
      </w:pPr>
      <w:r w:rsidRPr="00DD559D">
        <w:rPr>
          <w:rFonts w:ascii="Calibri" w:hAnsi="Calibri" w:cs="Calibri"/>
          <w:sz w:val="20"/>
          <w:szCs w:val="20"/>
        </w:rPr>
        <w:t>Ensuring the safety and quality of transfusion products is critical in transfusion medicine. Leucocytes in blood products can cause adverse reactions and increase the risk of transfusion-related complications, making it essential to minimize their presence before transfusion. Elevated leucocyte counts have been observed in unfiltered fresh frozen plasma (FFP) units derived from whole blood processed after a short holding time—the interval between blood collection and component separation. Adequate protein concentration is also a key quality parameter for plasma.</w:t>
      </w:r>
      <w:r w:rsidR="00540767">
        <w:rPr>
          <w:rFonts w:ascii="Calibri" w:hAnsi="Calibri" w:cs="Calibri"/>
          <w:sz w:val="20"/>
          <w:szCs w:val="20"/>
        </w:rPr>
        <w:t xml:space="preserve"> </w:t>
      </w:r>
      <w:r w:rsidRPr="00DD559D">
        <w:rPr>
          <w:rFonts w:ascii="Calibri" w:hAnsi="Calibri" w:cs="Calibri"/>
          <w:sz w:val="20"/>
          <w:szCs w:val="20"/>
        </w:rPr>
        <w:t xml:space="preserve">This study evaluated 100 non-filtered FFP units processed after a short holding time (SHT) and compared them </w:t>
      </w:r>
      <w:r w:rsidR="00EC7387">
        <w:rPr>
          <w:rFonts w:ascii="Calibri" w:hAnsi="Calibri" w:cs="Calibri"/>
          <w:sz w:val="20"/>
          <w:szCs w:val="20"/>
        </w:rPr>
        <w:t>to</w:t>
      </w:r>
      <w:r w:rsidRPr="00DD559D">
        <w:rPr>
          <w:rFonts w:ascii="Calibri" w:hAnsi="Calibri" w:cs="Calibri"/>
          <w:sz w:val="20"/>
          <w:szCs w:val="20"/>
        </w:rPr>
        <w:t xml:space="preserve"> 100 units processed after an overnight, long holding time (LHT).</w:t>
      </w:r>
      <w:r w:rsidR="00A0082F">
        <w:rPr>
          <w:rFonts w:ascii="Calibri" w:hAnsi="Calibri" w:cs="Calibri"/>
          <w:sz w:val="20"/>
          <w:szCs w:val="20"/>
        </w:rPr>
        <w:t xml:space="preserve"> Volume of the units </w:t>
      </w:r>
      <w:r w:rsidR="00B450C2">
        <w:rPr>
          <w:rFonts w:ascii="Calibri" w:hAnsi="Calibri" w:cs="Calibri"/>
          <w:sz w:val="20"/>
          <w:szCs w:val="20"/>
        </w:rPr>
        <w:t>w</w:t>
      </w:r>
      <w:r w:rsidR="00813912">
        <w:rPr>
          <w:rFonts w:ascii="Calibri" w:hAnsi="Calibri" w:cs="Calibri"/>
          <w:sz w:val="20"/>
          <w:szCs w:val="20"/>
        </w:rPr>
        <w:t>as</w:t>
      </w:r>
      <w:r w:rsidR="00B450C2">
        <w:rPr>
          <w:rFonts w:ascii="Calibri" w:hAnsi="Calibri" w:cs="Calibri"/>
          <w:sz w:val="20"/>
          <w:szCs w:val="20"/>
        </w:rPr>
        <w:t xml:space="preserve"> also assessed.</w:t>
      </w:r>
      <w:r w:rsidRPr="00DD559D">
        <w:rPr>
          <w:rFonts w:ascii="Calibri" w:hAnsi="Calibri" w:cs="Calibri"/>
          <w:sz w:val="20"/>
          <w:szCs w:val="20"/>
        </w:rPr>
        <w:t xml:space="preserve"> Residual leucocyte counts (RLC) and protein concentrations (PC) were measured and </w:t>
      </w:r>
      <w:r w:rsidR="006112AD" w:rsidRPr="00DD559D">
        <w:rPr>
          <w:rFonts w:ascii="Calibri" w:hAnsi="Calibri" w:cs="Calibri"/>
          <w:sz w:val="20"/>
          <w:szCs w:val="20"/>
        </w:rPr>
        <w:t>analysed</w:t>
      </w:r>
      <w:r w:rsidRPr="00DD559D">
        <w:rPr>
          <w:rFonts w:ascii="Calibri" w:hAnsi="Calibri" w:cs="Calibri"/>
          <w:sz w:val="20"/>
          <w:szCs w:val="20"/>
        </w:rPr>
        <w:t xml:space="preserve"> statistically. </w:t>
      </w:r>
      <w:r w:rsidR="0031661B">
        <w:rPr>
          <w:rFonts w:ascii="Calibri" w:hAnsi="Calibri" w:cs="Calibri"/>
          <w:sz w:val="20"/>
          <w:szCs w:val="20"/>
        </w:rPr>
        <w:t xml:space="preserve">There was a significant difference </w:t>
      </w:r>
      <w:r w:rsidR="0062633B">
        <w:rPr>
          <w:rFonts w:ascii="Calibri" w:hAnsi="Calibri" w:cs="Calibri"/>
          <w:sz w:val="20"/>
          <w:szCs w:val="20"/>
        </w:rPr>
        <w:t>in</w:t>
      </w:r>
      <w:r w:rsidR="003A1A1C">
        <w:rPr>
          <w:rFonts w:ascii="Calibri" w:hAnsi="Calibri" w:cs="Calibri"/>
          <w:sz w:val="20"/>
          <w:szCs w:val="20"/>
        </w:rPr>
        <w:t xml:space="preserve"> both</w:t>
      </w:r>
      <w:r w:rsidR="0062633B">
        <w:rPr>
          <w:rFonts w:ascii="Calibri" w:hAnsi="Calibri" w:cs="Calibri"/>
          <w:sz w:val="20"/>
          <w:szCs w:val="20"/>
        </w:rPr>
        <w:t xml:space="preserve"> RLC (</w:t>
      </w:r>
      <w:r w:rsidR="0062633B" w:rsidRPr="006112AD">
        <w:rPr>
          <w:rFonts w:ascii="Calibri" w:hAnsi="Calibri" w:cs="Calibri"/>
          <w:iCs/>
          <w:sz w:val="20"/>
          <w:szCs w:val="20"/>
        </w:rPr>
        <w:t>&lt;0.001</w:t>
      </w:r>
      <w:r w:rsidR="0062633B">
        <w:rPr>
          <w:rFonts w:ascii="Calibri" w:hAnsi="Calibri" w:cs="Calibri"/>
          <w:iCs/>
          <w:sz w:val="20"/>
          <w:szCs w:val="20"/>
        </w:rPr>
        <w:t xml:space="preserve">) </w:t>
      </w:r>
      <w:r w:rsidR="003A1A1C">
        <w:rPr>
          <w:rFonts w:ascii="Calibri" w:hAnsi="Calibri" w:cs="Calibri"/>
          <w:iCs/>
          <w:sz w:val="20"/>
          <w:szCs w:val="20"/>
        </w:rPr>
        <w:t>and PC</w:t>
      </w:r>
      <w:r w:rsidR="00702AFA">
        <w:rPr>
          <w:rFonts w:ascii="Calibri" w:hAnsi="Calibri" w:cs="Calibri"/>
          <w:iCs/>
          <w:sz w:val="20"/>
          <w:szCs w:val="20"/>
        </w:rPr>
        <w:t xml:space="preserve"> (</w:t>
      </w:r>
      <w:r w:rsidR="00702AFA">
        <w:rPr>
          <w:rFonts w:ascii="Calibri" w:hAnsi="Calibri" w:cs="Calibri"/>
          <w:sz w:val="20"/>
          <w:szCs w:val="20"/>
        </w:rPr>
        <w:t>(</w:t>
      </w:r>
      <w:r w:rsidR="00702AFA" w:rsidRPr="006112AD">
        <w:rPr>
          <w:rFonts w:ascii="Calibri" w:hAnsi="Calibri" w:cs="Calibri"/>
          <w:iCs/>
          <w:sz w:val="20"/>
          <w:szCs w:val="20"/>
        </w:rPr>
        <w:t>&lt;0.001</w:t>
      </w:r>
      <w:proofErr w:type="gramStart"/>
      <w:r w:rsidR="00702AFA">
        <w:rPr>
          <w:rFonts w:ascii="Calibri" w:hAnsi="Calibri" w:cs="Calibri"/>
          <w:iCs/>
          <w:sz w:val="20"/>
          <w:szCs w:val="20"/>
        </w:rPr>
        <w:t>) )</w:t>
      </w:r>
      <w:proofErr w:type="gramEnd"/>
      <w:r w:rsidR="00702AFA">
        <w:rPr>
          <w:rFonts w:ascii="Calibri" w:hAnsi="Calibri" w:cs="Calibri"/>
          <w:iCs/>
          <w:sz w:val="20"/>
          <w:szCs w:val="20"/>
        </w:rPr>
        <w:t xml:space="preserve"> </w:t>
      </w:r>
      <w:r w:rsidR="0062633B">
        <w:rPr>
          <w:rFonts w:ascii="Calibri" w:hAnsi="Calibri" w:cs="Calibri"/>
          <w:iCs/>
          <w:sz w:val="20"/>
          <w:szCs w:val="20"/>
        </w:rPr>
        <w:t xml:space="preserve">when LHT and SHT </w:t>
      </w:r>
      <w:r w:rsidR="00ED640C">
        <w:rPr>
          <w:rFonts w:ascii="Calibri" w:hAnsi="Calibri" w:cs="Calibri"/>
          <w:iCs/>
          <w:sz w:val="20"/>
          <w:szCs w:val="20"/>
        </w:rPr>
        <w:t xml:space="preserve">cohorts </w:t>
      </w:r>
      <w:r w:rsidR="0062633B">
        <w:rPr>
          <w:rFonts w:ascii="Calibri" w:hAnsi="Calibri" w:cs="Calibri"/>
          <w:iCs/>
          <w:sz w:val="20"/>
          <w:szCs w:val="20"/>
        </w:rPr>
        <w:t xml:space="preserve">were compared  </w:t>
      </w:r>
      <w:r w:rsidRPr="00DD559D">
        <w:rPr>
          <w:rFonts w:ascii="Calibri" w:hAnsi="Calibri" w:cs="Calibri"/>
          <w:sz w:val="20"/>
          <w:szCs w:val="20"/>
        </w:rPr>
        <w:t>Longer holding times were associated with lower RLC and higher PC. Statistical process control (SPC) indicated that the SHT process was borderline to incapable in maintaining consistent product quality, even after outlier adjustment.</w:t>
      </w:r>
      <w:r w:rsidR="00A26241">
        <w:rPr>
          <w:rFonts w:ascii="Calibri" w:hAnsi="Calibri" w:cs="Calibri"/>
          <w:sz w:val="20"/>
          <w:szCs w:val="20"/>
        </w:rPr>
        <w:t xml:space="preserve"> </w:t>
      </w:r>
      <w:r w:rsidRPr="00DD559D">
        <w:rPr>
          <w:rFonts w:ascii="Calibri" w:hAnsi="Calibri" w:cs="Calibri"/>
          <w:sz w:val="20"/>
          <w:szCs w:val="20"/>
        </w:rPr>
        <w:t xml:space="preserve">These findings suggest that current short holding times may compromise plasma standardization. </w:t>
      </w:r>
      <w:r w:rsidR="00CD23F4" w:rsidRPr="006112AD">
        <w:rPr>
          <w:rFonts w:ascii="Calibri" w:hAnsi="Calibri" w:cs="Calibri"/>
          <w:sz w:val="20"/>
          <w:szCs w:val="20"/>
        </w:rPr>
        <w:t>Re-evaluation</w:t>
      </w:r>
      <w:r w:rsidRPr="00DD559D">
        <w:rPr>
          <w:rFonts w:ascii="Calibri" w:hAnsi="Calibri" w:cs="Calibri"/>
          <w:sz w:val="20"/>
          <w:szCs w:val="20"/>
        </w:rPr>
        <w:t xml:space="preserve"> of the minimum holding time is recommended to optimize leucocyte reduction and protein retention in FFP.</w:t>
      </w:r>
    </w:p>
    <w:p w14:paraId="2183AD4A" w14:textId="77777777" w:rsidR="00A466EA" w:rsidRDefault="00A466EA" w:rsidP="00A466EA">
      <w:pPr>
        <w:spacing w:after="0" w:line="240" w:lineRule="auto"/>
        <w:jc w:val="both"/>
        <w:rPr>
          <w:rFonts w:ascii="Calibri" w:hAnsi="Calibri" w:cs="Calibri"/>
          <w:sz w:val="20"/>
          <w:szCs w:val="20"/>
        </w:rPr>
      </w:pPr>
    </w:p>
    <w:p w14:paraId="0CC4336F" w14:textId="0331E35C" w:rsidR="0099040A" w:rsidRPr="00DD559D" w:rsidRDefault="00A466EA" w:rsidP="00A466EA">
      <w:pPr>
        <w:spacing w:after="0" w:line="240" w:lineRule="auto"/>
        <w:jc w:val="both"/>
        <w:rPr>
          <w:rFonts w:ascii="Calibri" w:hAnsi="Calibri" w:cs="Calibri"/>
          <w:sz w:val="20"/>
          <w:szCs w:val="20"/>
        </w:rPr>
      </w:pPr>
      <w:r w:rsidRPr="00A466EA">
        <w:rPr>
          <w:rFonts w:ascii="Calibri" w:hAnsi="Calibri" w:cs="Calibri"/>
          <w:sz w:val="20"/>
          <w:szCs w:val="20"/>
        </w:rPr>
        <w:t xml:space="preserve">Keywords: Fresh frozen plasma; holding time; residual leucocytes; plasma proteins; </w:t>
      </w:r>
      <w:proofErr w:type="spellStart"/>
      <w:r w:rsidRPr="00A466EA">
        <w:rPr>
          <w:rFonts w:ascii="Calibri" w:hAnsi="Calibri" w:cs="Calibri"/>
          <w:sz w:val="20"/>
          <w:szCs w:val="20"/>
        </w:rPr>
        <w:t>leucoreduction</w:t>
      </w:r>
      <w:proofErr w:type="spellEnd"/>
      <w:r w:rsidRPr="00A466EA">
        <w:rPr>
          <w:rFonts w:ascii="Calibri" w:hAnsi="Calibri" w:cs="Calibri"/>
          <w:sz w:val="20"/>
          <w:szCs w:val="20"/>
        </w:rPr>
        <w:t>;</w:t>
      </w:r>
      <w:r>
        <w:rPr>
          <w:rFonts w:ascii="Calibri" w:hAnsi="Calibri" w:cs="Calibri"/>
          <w:sz w:val="20"/>
          <w:szCs w:val="20"/>
        </w:rPr>
        <w:t xml:space="preserve"> </w:t>
      </w:r>
      <w:r w:rsidRPr="00A466EA">
        <w:rPr>
          <w:rFonts w:ascii="Calibri" w:hAnsi="Calibri" w:cs="Calibri"/>
          <w:sz w:val="20"/>
          <w:szCs w:val="20"/>
        </w:rPr>
        <w:t>transfusion safety.</w:t>
      </w:r>
    </w:p>
    <w:p w14:paraId="14F82833" w14:textId="77777777" w:rsidR="00AD6092" w:rsidRPr="006112AD" w:rsidRDefault="00AD6092" w:rsidP="006112AD">
      <w:pPr>
        <w:spacing w:after="0" w:line="240" w:lineRule="auto"/>
        <w:rPr>
          <w:rFonts w:ascii="Calibri" w:hAnsi="Calibri" w:cs="Calibri"/>
          <w:sz w:val="20"/>
          <w:szCs w:val="20"/>
        </w:rPr>
      </w:pPr>
    </w:p>
    <w:p w14:paraId="519FE107" w14:textId="77777777" w:rsidR="00AD6092" w:rsidRPr="006112AD" w:rsidRDefault="00AD6092" w:rsidP="006112AD">
      <w:pPr>
        <w:pStyle w:val="ListParagraph"/>
        <w:numPr>
          <w:ilvl w:val="0"/>
          <w:numId w:val="38"/>
        </w:numPr>
        <w:spacing w:after="0" w:line="240" w:lineRule="auto"/>
        <w:rPr>
          <w:rFonts w:ascii="Calibri" w:hAnsi="Calibri" w:cs="Calibri"/>
          <w:b/>
          <w:bCs/>
          <w:sz w:val="20"/>
          <w:szCs w:val="20"/>
        </w:rPr>
      </w:pPr>
      <w:r w:rsidRPr="006112AD">
        <w:rPr>
          <w:rFonts w:ascii="Calibri" w:hAnsi="Calibri" w:cs="Calibri"/>
          <w:b/>
          <w:bCs/>
          <w:sz w:val="20"/>
          <w:szCs w:val="20"/>
        </w:rPr>
        <w:t>Introduction</w:t>
      </w:r>
    </w:p>
    <w:p w14:paraId="48BA0008" w14:textId="77777777" w:rsidR="00AD6092" w:rsidRPr="006112AD" w:rsidRDefault="00AD6092" w:rsidP="006112AD">
      <w:pPr>
        <w:pStyle w:val="ListParagraph"/>
        <w:spacing w:after="0" w:line="240" w:lineRule="auto"/>
        <w:ind w:left="1080"/>
        <w:rPr>
          <w:rFonts w:ascii="Calibri" w:hAnsi="Calibri" w:cs="Calibri"/>
          <w:sz w:val="20"/>
          <w:szCs w:val="20"/>
        </w:rPr>
      </w:pPr>
    </w:p>
    <w:p w14:paraId="1B8B6912" w14:textId="77A6FA24" w:rsidR="00A26241" w:rsidRDefault="001B3F62" w:rsidP="00075317">
      <w:pPr>
        <w:tabs>
          <w:tab w:val="left" w:pos="3384"/>
        </w:tabs>
        <w:spacing w:after="0" w:line="240" w:lineRule="auto"/>
        <w:jc w:val="both"/>
        <w:rPr>
          <w:rFonts w:ascii="Calibri" w:hAnsi="Calibri" w:cs="Calibri"/>
          <w:sz w:val="20"/>
          <w:szCs w:val="20"/>
        </w:rPr>
      </w:pPr>
      <w:r w:rsidRPr="001B3F62">
        <w:rPr>
          <w:rFonts w:ascii="Calibri" w:hAnsi="Calibri" w:cs="Calibri"/>
          <w:sz w:val="20"/>
          <w:szCs w:val="20"/>
        </w:rPr>
        <w:t xml:space="preserve">Therapeutic </w:t>
      </w:r>
      <w:r>
        <w:rPr>
          <w:rFonts w:ascii="Calibri" w:hAnsi="Calibri" w:cs="Calibri"/>
          <w:sz w:val="20"/>
          <w:szCs w:val="20"/>
        </w:rPr>
        <w:t xml:space="preserve">efficacy and patient safety are very important aspects of transfusion. The therapeutic value of </w:t>
      </w:r>
      <w:r w:rsidR="007C4BAB">
        <w:rPr>
          <w:rFonts w:ascii="Calibri" w:hAnsi="Calibri" w:cs="Calibri"/>
          <w:sz w:val="20"/>
          <w:szCs w:val="20"/>
        </w:rPr>
        <w:t xml:space="preserve">fresh frozen </w:t>
      </w:r>
      <w:r>
        <w:rPr>
          <w:rFonts w:ascii="Calibri" w:hAnsi="Calibri" w:cs="Calibri"/>
          <w:sz w:val="20"/>
          <w:szCs w:val="20"/>
        </w:rPr>
        <w:t xml:space="preserve">plasma </w:t>
      </w:r>
      <w:r w:rsidR="007C4BAB">
        <w:rPr>
          <w:rFonts w:ascii="Calibri" w:hAnsi="Calibri" w:cs="Calibri"/>
          <w:sz w:val="20"/>
          <w:szCs w:val="20"/>
        </w:rPr>
        <w:t xml:space="preserve">(FFP) </w:t>
      </w:r>
      <w:r>
        <w:rPr>
          <w:rFonts w:ascii="Calibri" w:hAnsi="Calibri" w:cs="Calibri"/>
          <w:sz w:val="20"/>
          <w:szCs w:val="20"/>
        </w:rPr>
        <w:t>is m</w:t>
      </w:r>
      <w:r w:rsidR="005743A8">
        <w:rPr>
          <w:rFonts w:ascii="Calibri" w:hAnsi="Calibri" w:cs="Calibri"/>
          <w:sz w:val="20"/>
          <w:szCs w:val="20"/>
        </w:rPr>
        <w:t>ostly</w:t>
      </w:r>
      <w:r>
        <w:rPr>
          <w:rFonts w:ascii="Calibri" w:hAnsi="Calibri" w:cs="Calibri"/>
          <w:sz w:val="20"/>
          <w:szCs w:val="20"/>
        </w:rPr>
        <w:t xml:space="preserve"> determined by its protein content, </w:t>
      </w:r>
      <w:r w:rsidR="005743A8">
        <w:rPr>
          <w:rFonts w:ascii="Calibri" w:hAnsi="Calibri" w:cs="Calibri"/>
          <w:sz w:val="20"/>
          <w:szCs w:val="20"/>
        </w:rPr>
        <w:t>especially</w:t>
      </w:r>
      <w:r>
        <w:rPr>
          <w:rFonts w:ascii="Calibri" w:hAnsi="Calibri" w:cs="Calibri"/>
          <w:sz w:val="20"/>
          <w:szCs w:val="20"/>
        </w:rPr>
        <w:t xml:space="preserve"> coagulation factors. Patient safety is </w:t>
      </w:r>
      <w:r w:rsidR="005743A8">
        <w:rPr>
          <w:rFonts w:ascii="Calibri" w:hAnsi="Calibri" w:cs="Calibri"/>
          <w:sz w:val="20"/>
          <w:szCs w:val="20"/>
        </w:rPr>
        <w:t xml:space="preserve">mainly </w:t>
      </w:r>
      <w:r>
        <w:rPr>
          <w:rFonts w:ascii="Calibri" w:hAnsi="Calibri" w:cs="Calibri"/>
          <w:sz w:val="20"/>
          <w:szCs w:val="20"/>
        </w:rPr>
        <w:t>ensured by eliminating pathogens in the unit</w:t>
      </w:r>
      <w:r w:rsidR="005743A8">
        <w:rPr>
          <w:rFonts w:ascii="Calibri" w:hAnsi="Calibri" w:cs="Calibri"/>
          <w:sz w:val="20"/>
          <w:szCs w:val="20"/>
        </w:rPr>
        <w:t xml:space="preserve"> by phagocytosis or pathogen inactivation techniques,</w:t>
      </w:r>
      <w:r>
        <w:rPr>
          <w:rFonts w:ascii="Calibri" w:hAnsi="Calibri" w:cs="Calibri"/>
          <w:sz w:val="20"/>
          <w:szCs w:val="20"/>
        </w:rPr>
        <w:t xml:space="preserve"> and lowering the residual leucocyte count to a minimum, </w:t>
      </w:r>
      <w:r w:rsidR="00CC018D">
        <w:rPr>
          <w:rFonts w:ascii="Calibri" w:hAnsi="Calibri" w:cs="Calibri"/>
          <w:sz w:val="20"/>
          <w:szCs w:val="20"/>
        </w:rPr>
        <w:t>according to the followed guidelines</w:t>
      </w:r>
      <w:r w:rsidR="00DA0A4C">
        <w:rPr>
          <w:rFonts w:ascii="Calibri" w:hAnsi="Calibri" w:cs="Calibri"/>
          <w:sz w:val="20"/>
          <w:szCs w:val="20"/>
        </w:rPr>
        <w:t xml:space="preserve"> such as those set by the </w:t>
      </w:r>
      <w:r w:rsidR="00DA0A4C" w:rsidRPr="00DA0A4C">
        <w:rPr>
          <w:rFonts w:ascii="Calibri" w:hAnsi="Calibri" w:cs="Calibri"/>
          <w:sz w:val="20"/>
          <w:szCs w:val="20"/>
        </w:rPr>
        <w:t>European Directorate for the Quality of Medicines &amp; HealthCare</w:t>
      </w:r>
      <w:r w:rsidR="00DA0A4C">
        <w:rPr>
          <w:rFonts w:ascii="Calibri" w:hAnsi="Calibri" w:cs="Calibri"/>
          <w:sz w:val="20"/>
          <w:szCs w:val="20"/>
        </w:rPr>
        <w:t xml:space="preserve"> (EDQM)</w:t>
      </w:r>
      <w:r w:rsidR="009863A9">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TuqInqk6","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9863A9">
        <w:rPr>
          <w:rFonts w:ascii="Calibri" w:hAnsi="Calibri" w:cs="Calibri"/>
          <w:sz w:val="20"/>
          <w:szCs w:val="20"/>
        </w:rPr>
        <w:fldChar w:fldCharType="separate"/>
      </w:r>
      <w:r w:rsidR="009863A9" w:rsidRPr="009863A9">
        <w:rPr>
          <w:rFonts w:ascii="Calibri" w:hAnsi="Calibri" w:cs="Calibri"/>
          <w:sz w:val="20"/>
        </w:rPr>
        <w:t>(1)</w:t>
      </w:r>
      <w:r w:rsidR="009863A9">
        <w:rPr>
          <w:rFonts w:ascii="Calibri" w:hAnsi="Calibri" w:cs="Calibri"/>
          <w:sz w:val="20"/>
          <w:szCs w:val="20"/>
        </w:rPr>
        <w:fldChar w:fldCharType="end"/>
      </w:r>
      <w:r w:rsidR="007165BE">
        <w:rPr>
          <w:rFonts w:ascii="Calibri" w:hAnsi="Calibri" w:cs="Calibri"/>
          <w:sz w:val="20"/>
          <w:szCs w:val="20"/>
        </w:rPr>
        <w:t xml:space="preserve">. </w:t>
      </w:r>
      <w:r w:rsidR="005743A8">
        <w:rPr>
          <w:rFonts w:ascii="Calibri" w:hAnsi="Calibri" w:cs="Calibri"/>
          <w:sz w:val="20"/>
          <w:szCs w:val="20"/>
        </w:rPr>
        <w:t>Several factors and steps throughout the process of blood product production can influence the final quality of the product, and therefore the therapeutic efficacy and safety. One of these factors is holding time, which is the time between whole blood collection and product separation</w:t>
      </w:r>
      <w:r w:rsidR="007165BE">
        <w:rPr>
          <w:rFonts w:ascii="Calibri" w:hAnsi="Calibri" w:cs="Calibri"/>
          <w:sz w:val="20"/>
          <w:szCs w:val="20"/>
        </w:rPr>
        <w:t xml:space="preserve"> </w:t>
      </w:r>
      <w:r w:rsidR="007165BE" w:rsidRPr="005167B6">
        <w:rPr>
          <w:rFonts w:ascii="Calibri" w:hAnsi="Calibri" w:cs="Calibri"/>
          <w:sz w:val="20"/>
          <w:szCs w:val="20"/>
        </w:rPr>
        <w:t>(Yousif</w:t>
      </w:r>
      <w:r w:rsidR="007165BE">
        <w:rPr>
          <w:rFonts w:ascii="Calibri" w:hAnsi="Calibri" w:cs="Calibri"/>
          <w:sz w:val="20"/>
          <w:szCs w:val="20"/>
        </w:rPr>
        <w:t xml:space="preserve">, </w:t>
      </w:r>
      <w:proofErr w:type="spellStart"/>
      <w:r w:rsidR="007165BE">
        <w:rPr>
          <w:rFonts w:ascii="Calibri" w:hAnsi="Calibri" w:cs="Calibri"/>
          <w:sz w:val="20"/>
          <w:szCs w:val="20"/>
        </w:rPr>
        <w:t>Sammut</w:t>
      </w:r>
      <w:proofErr w:type="spellEnd"/>
      <w:r w:rsidR="007165BE">
        <w:rPr>
          <w:rFonts w:ascii="Calibri" w:hAnsi="Calibri" w:cs="Calibri"/>
          <w:sz w:val="20"/>
          <w:szCs w:val="20"/>
        </w:rPr>
        <w:t xml:space="preserve"> et al.</w:t>
      </w:r>
      <w:r w:rsidR="007165BE" w:rsidRPr="005167B6">
        <w:rPr>
          <w:rFonts w:ascii="Calibri" w:hAnsi="Calibri" w:cs="Calibri"/>
          <w:sz w:val="20"/>
          <w:szCs w:val="20"/>
        </w:rPr>
        <w:t xml:space="preserve"> 2025)</w:t>
      </w:r>
      <w:r w:rsidR="007165BE">
        <w:rPr>
          <w:rFonts w:ascii="Calibri" w:hAnsi="Calibri" w:cs="Calibri"/>
          <w:sz w:val="20"/>
          <w:szCs w:val="20"/>
        </w:rPr>
        <w:t xml:space="preserve">.  </w:t>
      </w:r>
      <w:r w:rsidR="005743A8">
        <w:rPr>
          <w:rFonts w:ascii="Calibri" w:hAnsi="Calibri" w:cs="Calibri"/>
          <w:sz w:val="20"/>
          <w:szCs w:val="20"/>
        </w:rPr>
        <w:t>This time allow</w:t>
      </w:r>
      <w:r w:rsidR="00D135EE">
        <w:rPr>
          <w:rFonts w:ascii="Calibri" w:hAnsi="Calibri" w:cs="Calibri"/>
          <w:sz w:val="20"/>
          <w:szCs w:val="20"/>
        </w:rPr>
        <w:t>s</w:t>
      </w:r>
      <w:r w:rsidR="005743A8">
        <w:rPr>
          <w:rFonts w:ascii="Calibri" w:hAnsi="Calibri" w:cs="Calibri"/>
          <w:sz w:val="20"/>
          <w:szCs w:val="20"/>
        </w:rPr>
        <w:t xml:space="preserve"> leucocytes to phagocytose any bacteria</w:t>
      </w:r>
      <w:r w:rsidR="002F0614">
        <w:rPr>
          <w:rFonts w:ascii="Calibri" w:hAnsi="Calibri" w:cs="Calibri"/>
          <w:sz w:val="20"/>
          <w:szCs w:val="20"/>
        </w:rPr>
        <w:t xml:space="preserve"> present</w:t>
      </w:r>
      <w:r w:rsidR="005743A8">
        <w:rPr>
          <w:rFonts w:ascii="Calibri" w:hAnsi="Calibri" w:cs="Calibri"/>
          <w:sz w:val="20"/>
          <w:szCs w:val="20"/>
        </w:rPr>
        <w:t xml:space="preserve"> and</w:t>
      </w:r>
      <w:r w:rsidR="001A30E9">
        <w:rPr>
          <w:rFonts w:ascii="Calibri" w:hAnsi="Calibri" w:cs="Calibri"/>
          <w:sz w:val="20"/>
          <w:szCs w:val="20"/>
        </w:rPr>
        <w:t xml:space="preserve"> </w:t>
      </w:r>
      <w:r w:rsidR="005743A8">
        <w:rPr>
          <w:rFonts w:ascii="Calibri" w:hAnsi="Calibri" w:cs="Calibri"/>
          <w:sz w:val="20"/>
          <w:szCs w:val="20"/>
        </w:rPr>
        <w:t>to degrade and inactivate, thus minimizing the possibility of transfusion-related infection transmission and immunological reactions</w:t>
      </w:r>
      <w:r w:rsidR="00335A3F">
        <w:rPr>
          <w:rFonts w:ascii="Calibri" w:hAnsi="Calibri" w:cs="Calibri"/>
          <w:sz w:val="20"/>
          <w:szCs w:val="20"/>
        </w:rPr>
        <w:t>. H</w:t>
      </w:r>
      <w:r w:rsidR="00A020DA">
        <w:rPr>
          <w:rFonts w:ascii="Calibri" w:hAnsi="Calibri" w:cs="Calibri"/>
          <w:sz w:val="20"/>
          <w:szCs w:val="20"/>
        </w:rPr>
        <w:t>olding time has</w:t>
      </w:r>
      <w:r w:rsidR="001A30E9">
        <w:rPr>
          <w:rFonts w:ascii="Calibri" w:hAnsi="Calibri" w:cs="Calibri"/>
          <w:sz w:val="20"/>
          <w:szCs w:val="20"/>
        </w:rPr>
        <w:t xml:space="preserve"> its benefits but also</w:t>
      </w:r>
      <w:r w:rsidR="00A020DA">
        <w:rPr>
          <w:rFonts w:ascii="Calibri" w:hAnsi="Calibri" w:cs="Calibri"/>
          <w:sz w:val="20"/>
          <w:szCs w:val="20"/>
        </w:rPr>
        <w:t xml:space="preserve"> </w:t>
      </w:r>
      <w:r w:rsidR="00E42647">
        <w:rPr>
          <w:rFonts w:ascii="Calibri" w:hAnsi="Calibri" w:cs="Calibri"/>
          <w:sz w:val="20"/>
          <w:szCs w:val="20"/>
        </w:rPr>
        <w:t>has</w:t>
      </w:r>
      <w:r w:rsidR="00A020DA">
        <w:rPr>
          <w:rFonts w:ascii="Calibri" w:hAnsi="Calibri" w:cs="Calibri"/>
          <w:sz w:val="20"/>
          <w:szCs w:val="20"/>
        </w:rPr>
        <w:t xml:space="preserve"> its downside</w:t>
      </w:r>
      <w:r w:rsidR="009135D2">
        <w:rPr>
          <w:rFonts w:ascii="Calibri" w:hAnsi="Calibri" w:cs="Calibri"/>
          <w:sz w:val="20"/>
          <w:szCs w:val="20"/>
        </w:rPr>
        <w:t>. In the case of plasma</w:t>
      </w:r>
      <w:r w:rsidR="00A020DA">
        <w:rPr>
          <w:rFonts w:ascii="Calibri" w:hAnsi="Calibri" w:cs="Calibri"/>
          <w:sz w:val="20"/>
          <w:szCs w:val="20"/>
        </w:rPr>
        <w:t>,</w:t>
      </w:r>
      <w:r w:rsidR="009135D2">
        <w:rPr>
          <w:rFonts w:ascii="Calibri" w:hAnsi="Calibri" w:cs="Calibri"/>
          <w:sz w:val="20"/>
          <w:szCs w:val="20"/>
        </w:rPr>
        <w:t xml:space="preserve"> long holding times have been found to increase</w:t>
      </w:r>
      <w:r w:rsidR="00A020DA">
        <w:rPr>
          <w:rFonts w:ascii="Calibri" w:hAnsi="Calibri" w:cs="Calibri"/>
          <w:sz w:val="20"/>
          <w:szCs w:val="20"/>
        </w:rPr>
        <w:t xml:space="preserve"> the degradation of coagulation factors</w:t>
      </w:r>
      <w:r w:rsidR="009135D2">
        <w:rPr>
          <w:rFonts w:ascii="Calibri" w:hAnsi="Calibri" w:cs="Calibri"/>
          <w:sz w:val="20"/>
          <w:szCs w:val="20"/>
        </w:rPr>
        <w:t xml:space="preserve"> necessary for patients receiving FFP transfusion</w:t>
      </w:r>
      <w:r w:rsidR="00A020DA">
        <w:rPr>
          <w:rFonts w:ascii="Calibri" w:hAnsi="Calibri" w:cs="Calibri"/>
          <w:sz w:val="20"/>
          <w:szCs w:val="20"/>
        </w:rPr>
        <w:t>, particularly Factor VIII which is the most labile.</w:t>
      </w:r>
      <w:r w:rsidR="009135D2">
        <w:rPr>
          <w:rFonts w:ascii="Calibri" w:hAnsi="Calibri" w:cs="Calibri"/>
          <w:sz w:val="20"/>
          <w:szCs w:val="20"/>
        </w:rPr>
        <w:t xml:space="preserve"> Thus, the right duration of holding time is crucial to balance </w:t>
      </w:r>
      <w:r w:rsidR="00B80251">
        <w:rPr>
          <w:rFonts w:ascii="Calibri" w:hAnsi="Calibri" w:cs="Calibri"/>
          <w:sz w:val="20"/>
          <w:szCs w:val="20"/>
        </w:rPr>
        <w:t>re</w:t>
      </w:r>
      <w:r w:rsidR="007C4BAB">
        <w:rPr>
          <w:rFonts w:ascii="Calibri" w:hAnsi="Calibri" w:cs="Calibri"/>
          <w:sz w:val="20"/>
          <w:szCs w:val="20"/>
        </w:rPr>
        <w:t>sidual</w:t>
      </w:r>
      <w:r w:rsidR="00B80251">
        <w:rPr>
          <w:rFonts w:ascii="Calibri" w:hAnsi="Calibri" w:cs="Calibri"/>
          <w:sz w:val="20"/>
          <w:szCs w:val="20"/>
        </w:rPr>
        <w:t xml:space="preserve"> leuco</w:t>
      </w:r>
      <w:r w:rsidR="00CA2617">
        <w:rPr>
          <w:rFonts w:ascii="Calibri" w:hAnsi="Calibri" w:cs="Calibri"/>
          <w:sz w:val="20"/>
          <w:szCs w:val="20"/>
        </w:rPr>
        <w:t xml:space="preserve">cyte </w:t>
      </w:r>
      <w:r w:rsidR="00B80251">
        <w:rPr>
          <w:rFonts w:ascii="Calibri" w:hAnsi="Calibri" w:cs="Calibri"/>
          <w:sz w:val="20"/>
          <w:szCs w:val="20"/>
        </w:rPr>
        <w:t xml:space="preserve">count </w:t>
      </w:r>
      <w:r w:rsidR="00CA2617">
        <w:rPr>
          <w:rFonts w:ascii="Calibri" w:hAnsi="Calibri" w:cs="Calibri"/>
          <w:sz w:val="20"/>
          <w:szCs w:val="20"/>
        </w:rPr>
        <w:t xml:space="preserve">(RLC) </w:t>
      </w:r>
      <w:r w:rsidR="009135D2">
        <w:rPr>
          <w:rFonts w:ascii="Calibri" w:hAnsi="Calibri" w:cs="Calibri"/>
          <w:sz w:val="20"/>
          <w:szCs w:val="20"/>
        </w:rPr>
        <w:t xml:space="preserve">and </w:t>
      </w:r>
      <w:r w:rsidR="00B80251">
        <w:rPr>
          <w:rFonts w:ascii="Calibri" w:hAnsi="Calibri" w:cs="Calibri"/>
          <w:sz w:val="20"/>
          <w:szCs w:val="20"/>
        </w:rPr>
        <w:t>total protein conc</w:t>
      </w:r>
      <w:r w:rsidR="00CA2617">
        <w:rPr>
          <w:rFonts w:ascii="Calibri" w:hAnsi="Calibri" w:cs="Calibri"/>
          <w:sz w:val="20"/>
          <w:szCs w:val="20"/>
        </w:rPr>
        <w:t>en</w:t>
      </w:r>
      <w:r w:rsidR="00B80251">
        <w:rPr>
          <w:rFonts w:ascii="Calibri" w:hAnsi="Calibri" w:cs="Calibri"/>
          <w:sz w:val="20"/>
          <w:szCs w:val="20"/>
        </w:rPr>
        <w:t>tration</w:t>
      </w:r>
      <w:r w:rsidR="00CA2617">
        <w:rPr>
          <w:rFonts w:ascii="Calibri" w:hAnsi="Calibri" w:cs="Calibri"/>
          <w:sz w:val="20"/>
          <w:szCs w:val="20"/>
        </w:rPr>
        <w:t xml:space="preserve"> (PC)</w:t>
      </w:r>
      <w:r w:rsidR="001C6BD8">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cJLcx7nS","properties":{"formattedCitation":"(2\\uc0\\u8211{}6)","plainCitation":"(2–6)","noteIndex":0},"citationItems":[{"id":5478,"uris":["http://zotero.org/users/3782744/items/XXJR3MUW"],"itemData":{"id":5478,"type":"article-journal","container-title":"International Blood Research &amp; Reviews","DOI":"10.9734/ibrr/2025/v16i3364","ISSN":"2321-7219","issue":"4","language":"en","page":"1-10","source":"journalibrr.com","title":"Holding Time Optimisation in Fresh Frozen Plasma: A Critical Factor Worth Investigating","title-short":"Holding Time Optimisation in Fresh Frozen Plasma","volume":"16","author":[{"family":"Yousif","given":"D."},{"family":"Sammut","given":"M."},{"family":"Zammit","given":"V."}],"issued":{"date-parts":[["2025",9,6]]}},"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5,"uris":["http://zotero.org/users/3782744/items/2299JAR7"],"itemData":{"id":5415,"type":"article-journal","abstract":"BACKGROUND: The preparation of platelet (PLT) concentrates (PCs) from PLT-rich plasma (PRP) requires that whole blood (WB) be processed within 8 hours of collection. Increasing WB storage time to 24 hours would be logistically attractive. This study compares the in vitro quality of blood components prepared from WB stored for 8 and 24 hours at room temperature before processing with the PRP method.\nSTUDY DESIGN AND METHODS: WB units were collected from ABO-matched blood donors. To reduce individual variations, paired donations were drawn in parallel, pooled, and split back in the collection bag. One unit was held for 6 to 8 hours and the other for 22 to 24 hours at 20 to 24 degrees C. Prestorage leukoreduced components were prepared with the PRP as intermediate product and analyzed during storage.\nRESULTS: RBC units prepared after an 8- or 24-hour hold were comparable in terms of hemolysis, sodium, pH, and ATP levels. RBC 2,3- diphosphoglycerate (2,3-DPG) was significantly lower in RBCs prepared from 24-hour hold donations immediately after processing but not after 20 days of storage. Residual white blood cells were approximately fivefold higher (p &lt; 0.05) in 24-hour RBC units. For PCs, measurements for glucose, ATP, lactate, pH, extent of shape change, hypotonic shock response, and CD62p activation were similar. No differences were observed in the von Willebrand factor, factor (F)V, FVIII, and fibrinogen content of fresh-frozen plasma.\nCONCLUSIONS: The decrease in FVIII and RBC 2,3-DPG can be acceptable as a compromise to improve blood component logistics, but leukoreduction efficiency must be improved before considering the adoption of an overnight storage of WB before PRP processing.","container-title":"Transfusion","DOI":"10.1111/j.1537-2995.2006.00894.x","ISSN":"0041-1132","issue":"8","journalAbbreviation":"Transfusion","language":"eng","note":"PMID: 16934062","page":"1292-1299","source":"PubMed","title":"Characterization of blood components prepared from whole-blood donations after a 24-hour hold with the platelet-rich plasma method","volume":"46","author":[{"family":"Thibault","given":"Louis"},{"family":"Beauséjour","given":"Annie"},{"family":"Grandmont","given":"Marie Joëlle","non-dropping-particle":"de"},{"family":"Lemieux","given":"Réal"},{"family":"Leblanc","given":"Jean-François"}],"issued":{"date-parts":[["2006",8]]}},"label":"page"}],"schema":"https://github.com/citation-style-language/schema/raw/master/csl-citation.json"} </w:instrText>
      </w:r>
      <w:r w:rsidR="001C6BD8">
        <w:rPr>
          <w:rFonts w:ascii="Calibri" w:hAnsi="Calibri" w:cs="Calibri"/>
          <w:sz w:val="20"/>
          <w:szCs w:val="20"/>
        </w:rPr>
        <w:fldChar w:fldCharType="separate"/>
      </w:r>
      <w:r w:rsidR="009863A9" w:rsidRPr="009863A9">
        <w:rPr>
          <w:rFonts w:ascii="Calibri" w:hAnsi="Calibri" w:cs="Calibri"/>
          <w:kern w:val="0"/>
          <w:sz w:val="20"/>
        </w:rPr>
        <w:t>(2–6)</w:t>
      </w:r>
      <w:r w:rsidR="001C6BD8">
        <w:rPr>
          <w:rFonts w:ascii="Calibri" w:hAnsi="Calibri" w:cs="Calibri"/>
          <w:sz w:val="20"/>
          <w:szCs w:val="20"/>
        </w:rPr>
        <w:fldChar w:fldCharType="end"/>
      </w:r>
      <w:r w:rsidR="001C6BD8">
        <w:rPr>
          <w:rFonts w:ascii="Calibri" w:hAnsi="Calibri" w:cs="Calibri"/>
          <w:sz w:val="20"/>
          <w:szCs w:val="20"/>
        </w:rPr>
        <w:t>.</w:t>
      </w:r>
      <w:r w:rsidR="00A020DA">
        <w:rPr>
          <w:rFonts w:ascii="Calibri" w:hAnsi="Calibri" w:cs="Calibri"/>
          <w:sz w:val="20"/>
          <w:szCs w:val="20"/>
        </w:rPr>
        <w:t xml:space="preserve"> </w:t>
      </w:r>
      <w:r w:rsidR="005743A8">
        <w:rPr>
          <w:rFonts w:ascii="Calibri" w:hAnsi="Calibri" w:cs="Calibri"/>
          <w:sz w:val="20"/>
          <w:szCs w:val="20"/>
        </w:rPr>
        <w:t xml:space="preserve">This </w:t>
      </w:r>
      <w:r w:rsidR="00447D36">
        <w:rPr>
          <w:rFonts w:ascii="Calibri" w:hAnsi="Calibri" w:cs="Calibri"/>
          <w:sz w:val="20"/>
          <w:szCs w:val="20"/>
        </w:rPr>
        <w:t>has</w:t>
      </w:r>
      <w:r w:rsidR="005743A8">
        <w:rPr>
          <w:rFonts w:ascii="Calibri" w:hAnsi="Calibri" w:cs="Calibri"/>
          <w:sz w:val="20"/>
          <w:szCs w:val="20"/>
        </w:rPr>
        <w:t xml:space="preserve"> </w:t>
      </w:r>
      <w:r w:rsidR="007E2FFA">
        <w:rPr>
          <w:rFonts w:ascii="Calibri" w:hAnsi="Calibri" w:cs="Calibri"/>
          <w:sz w:val="20"/>
          <w:szCs w:val="20"/>
        </w:rPr>
        <w:t>highlighted</w:t>
      </w:r>
      <w:r w:rsidR="005743A8">
        <w:rPr>
          <w:rFonts w:ascii="Calibri" w:hAnsi="Calibri" w:cs="Calibri"/>
          <w:sz w:val="20"/>
          <w:szCs w:val="20"/>
        </w:rPr>
        <w:t xml:space="preserve"> the importance of investigating the relationship between holding time and different parameters including RLC and total PC</w:t>
      </w:r>
      <w:r w:rsidR="00392984">
        <w:rPr>
          <w:rFonts w:ascii="Calibri" w:hAnsi="Calibri" w:cs="Calibri"/>
          <w:sz w:val="20"/>
          <w:szCs w:val="20"/>
        </w:rPr>
        <w:t>,</w:t>
      </w:r>
      <w:r w:rsidR="005743A8">
        <w:rPr>
          <w:rFonts w:ascii="Calibri" w:hAnsi="Calibri" w:cs="Calibri"/>
          <w:sz w:val="20"/>
          <w:szCs w:val="20"/>
        </w:rPr>
        <w:t xml:space="preserve"> </w:t>
      </w:r>
      <w:r w:rsidR="00A442F5">
        <w:rPr>
          <w:rFonts w:ascii="Calibri" w:hAnsi="Calibri" w:cs="Calibri"/>
          <w:sz w:val="20"/>
          <w:szCs w:val="20"/>
        </w:rPr>
        <w:t xml:space="preserve">on </w:t>
      </w:r>
      <w:r w:rsidR="005743A8">
        <w:rPr>
          <w:rFonts w:ascii="Calibri" w:hAnsi="Calibri" w:cs="Calibri"/>
          <w:sz w:val="20"/>
          <w:szCs w:val="20"/>
        </w:rPr>
        <w:t>whic</w:t>
      </w:r>
      <w:r w:rsidR="00627626">
        <w:rPr>
          <w:rFonts w:ascii="Calibri" w:hAnsi="Calibri" w:cs="Calibri"/>
          <w:sz w:val="20"/>
          <w:szCs w:val="20"/>
        </w:rPr>
        <w:t xml:space="preserve">h </w:t>
      </w:r>
      <w:r w:rsidR="00A442F5">
        <w:rPr>
          <w:rFonts w:ascii="Calibri" w:hAnsi="Calibri" w:cs="Calibri"/>
          <w:sz w:val="20"/>
          <w:szCs w:val="20"/>
        </w:rPr>
        <w:t xml:space="preserve">there is limited research, </w:t>
      </w:r>
      <w:r w:rsidR="00627626">
        <w:rPr>
          <w:rFonts w:ascii="Calibri" w:hAnsi="Calibri" w:cs="Calibri"/>
          <w:sz w:val="20"/>
          <w:szCs w:val="20"/>
        </w:rPr>
        <w:t>especially with regards to RLCs in plasma</w:t>
      </w:r>
      <w:r w:rsidR="005743A8">
        <w:rPr>
          <w:rFonts w:ascii="Calibri" w:hAnsi="Calibri" w:cs="Calibri"/>
          <w:sz w:val="20"/>
          <w:szCs w:val="20"/>
        </w:rPr>
        <w:t>. By comparing units with a S</w:t>
      </w:r>
      <w:r w:rsidR="00D1143F">
        <w:rPr>
          <w:rFonts w:ascii="Calibri" w:hAnsi="Calibri" w:cs="Calibri"/>
          <w:sz w:val="20"/>
          <w:szCs w:val="20"/>
        </w:rPr>
        <w:t xml:space="preserve">hort </w:t>
      </w:r>
      <w:r w:rsidR="005743A8">
        <w:rPr>
          <w:rFonts w:ascii="Calibri" w:hAnsi="Calibri" w:cs="Calibri"/>
          <w:sz w:val="20"/>
          <w:szCs w:val="20"/>
        </w:rPr>
        <w:t>H</w:t>
      </w:r>
      <w:r w:rsidR="00D1143F">
        <w:rPr>
          <w:rFonts w:ascii="Calibri" w:hAnsi="Calibri" w:cs="Calibri"/>
          <w:sz w:val="20"/>
          <w:szCs w:val="20"/>
        </w:rPr>
        <w:t xml:space="preserve">olding </w:t>
      </w:r>
      <w:r w:rsidR="005743A8">
        <w:rPr>
          <w:rFonts w:ascii="Calibri" w:hAnsi="Calibri" w:cs="Calibri"/>
          <w:sz w:val="20"/>
          <w:szCs w:val="20"/>
        </w:rPr>
        <w:t>T</w:t>
      </w:r>
      <w:r w:rsidR="00D1143F">
        <w:rPr>
          <w:rFonts w:ascii="Calibri" w:hAnsi="Calibri" w:cs="Calibri"/>
          <w:sz w:val="20"/>
          <w:szCs w:val="20"/>
        </w:rPr>
        <w:t>ime (SHT)</w:t>
      </w:r>
      <w:r w:rsidR="005743A8">
        <w:rPr>
          <w:rFonts w:ascii="Calibri" w:hAnsi="Calibri" w:cs="Calibri"/>
          <w:sz w:val="20"/>
          <w:szCs w:val="20"/>
        </w:rPr>
        <w:t xml:space="preserve"> and L</w:t>
      </w:r>
      <w:r w:rsidR="00D1143F">
        <w:rPr>
          <w:rFonts w:ascii="Calibri" w:hAnsi="Calibri" w:cs="Calibri"/>
          <w:sz w:val="20"/>
          <w:szCs w:val="20"/>
        </w:rPr>
        <w:t xml:space="preserve">ong </w:t>
      </w:r>
      <w:r w:rsidR="005743A8">
        <w:rPr>
          <w:rFonts w:ascii="Calibri" w:hAnsi="Calibri" w:cs="Calibri"/>
          <w:sz w:val="20"/>
          <w:szCs w:val="20"/>
        </w:rPr>
        <w:t>H</w:t>
      </w:r>
      <w:r w:rsidR="00D1143F">
        <w:rPr>
          <w:rFonts w:ascii="Calibri" w:hAnsi="Calibri" w:cs="Calibri"/>
          <w:sz w:val="20"/>
          <w:szCs w:val="20"/>
        </w:rPr>
        <w:t xml:space="preserve">olding </w:t>
      </w:r>
      <w:r w:rsidR="005743A8">
        <w:rPr>
          <w:rFonts w:ascii="Calibri" w:hAnsi="Calibri" w:cs="Calibri"/>
          <w:sz w:val="20"/>
          <w:szCs w:val="20"/>
        </w:rPr>
        <w:t>T</w:t>
      </w:r>
      <w:r w:rsidR="00D1143F">
        <w:rPr>
          <w:rFonts w:ascii="Calibri" w:hAnsi="Calibri" w:cs="Calibri"/>
          <w:sz w:val="20"/>
          <w:szCs w:val="20"/>
        </w:rPr>
        <w:t>ime (LHT)</w:t>
      </w:r>
      <w:r w:rsidR="005743A8">
        <w:rPr>
          <w:rFonts w:ascii="Calibri" w:hAnsi="Calibri" w:cs="Calibri"/>
          <w:sz w:val="20"/>
          <w:szCs w:val="20"/>
        </w:rPr>
        <w:t>, this relationship, if present, can be identified and further investigated to determine whether the standard protocols should be reconsidered to</w:t>
      </w:r>
      <w:r w:rsidR="00DA0A4C">
        <w:rPr>
          <w:rFonts w:ascii="Calibri" w:hAnsi="Calibri" w:cs="Calibri"/>
          <w:sz w:val="20"/>
          <w:szCs w:val="20"/>
        </w:rPr>
        <w:t xml:space="preserve"> enhance the safety, effectiveness and clinical use of FFP</w:t>
      </w:r>
      <w:r w:rsidR="001C6BD8">
        <w:rPr>
          <w:rFonts w:ascii="Calibri" w:hAnsi="Calibri" w:cs="Calibri"/>
          <w:sz w:val="20"/>
          <w:szCs w:val="20"/>
        </w:rPr>
        <w:fldChar w:fldCharType="begin"/>
      </w:r>
      <w:r w:rsidR="009863A9">
        <w:rPr>
          <w:rFonts w:ascii="Calibri" w:hAnsi="Calibri" w:cs="Calibri"/>
          <w:sz w:val="20"/>
          <w:szCs w:val="20"/>
        </w:rPr>
        <w:instrText xml:space="preserve"> ADDIN ZOTERO_ITEM CSL_CITATION {"citationID":"tdOtV6jy","properties":{"formattedCitation":"(2)","plainCitation":"(2)","noteIndex":0},"citationItems":[{"id":5478,"uris":["http://zotero.org/users/3782744/items/XXJR3MUW"],"itemData":{"id":5478,"type":"article-journal","container-title":"International Blood Research &amp; Reviews","DOI":"10.9734/ibrr/2025/v16i3364","ISSN":"2321-7219","issue":"4","language":"en","page":"1-10","source":"journalibrr.com","title":"Holding Time Optimisation in Fresh Frozen Plasma: A Critical Factor Worth Investigating","title-short":"Holding Time Optimisation in Fresh Frozen Plasma","volume":"16","author":[{"family":"Yousif","given":"D."},{"family":"Sammut","given":"M."},{"family":"Zammit","given":"V."}],"issued":{"date-parts":[["2025",9,6]]}}}],"schema":"https://github.com/citation-style-language/schema/raw/master/csl-citation.json"} </w:instrText>
      </w:r>
      <w:r w:rsidR="001C6BD8">
        <w:rPr>
          <w:rFonts w:ascii="Calibri" w:hAnsi="Calibri" w:cs="Calibri"/>
          <w:sz w:val="20"/>
          <w:szCs w:val="20"/>
        </w:rPr>
        <w:fldChar w:fldCharType="separate"/>
      </w:r>
      <w:r w:rsidR="009863A9" w:rsidRPr="009863A9">
        <w:rPr>
          <w:rFonts w:ascii="Calibri" w:hAnsi="Calibri" w:cs="Calibri"/>
          <w:sz w:val="20"/>
        </w:rPr>
        <w:t>(2)</w:t>
      </w:r>
      <w:r w:rsidR="001C6BD8">
        <w:rPr>
          <w:rFonts w:ascii="Calibri" w:hAnsi="Calibri" w:cs="Calibri"/>
          <w:sz w:val="20"/>
          <w:szCs w:val="20"/>
        </w:rPr>
        <w:fldChar w:fldCharType="end"/>
      </w:r>
      <w:r w:rsidR="005743A8">
        <w:rPr>
          <w:rFonts w:ascii="Calibri" w:hAnsi="Calibri" w:cs="Calibri"/>
          <w:sz w:val="20"/>
          <w:szCs w:val="20"/>
        </w:rPr>
        <w:t xml:space="preserve">. </w:t>
      </w:r>
    </w:p>
    <w:p w14:paraId="43A7E8F7" w14:textId="77777777" w:rsidR="00075317" w:rsidRDefault="00075317" w:rsidP="00075317">
      <w:pPr>
        <w:tabs>
          <w:tab w:val="left" w:pos="3384"/>
        </w:tabs>
        <w:spacing w:after="0" w:line="240" w:lineRule="auto"/>
        <w:jc w:val="both"/>
        <w:rPr>
          <w:rFonts w:ascii="Calibri" w:hAnsi="Calibri" w:cs="Calibri"/>
          <w:sz w:val="20"/>
          <w:szCs w:val="20"/>
        </w:rPr>
      </w:pPr>
    </w:p>
    <w:p w14:paraId="140466BC" w14:textId="77777777" w:rsidR="00A466EA" w:rsidRDefault="00A466EA" w:rsidP="00075317">
      <w:pPr>
        <w:tabs>
          <w:tab w:val="left" w:pos="3384"/>
        </w:tabs>
        <w:spacing w:after="0" w:line="240" w:lineRule="auto"/>
        <w:jc w:val="both"/>
        <w:rPr>
          <w:rFonts w:ascii="Calibri" w:hAnsi="Calibri" w:cs="Calibri"/>
          <w:sz w:val="20"/>
          <w:szCs w:val="20"/>
        </w:rPr>
      </w:pPr>
    </w:p>
    <w:p w14:paraId="5FD532C8" w14:textId="77777777" w:rsidR="00392984" w:rsidRPr="00A26241" w:rsidRDefault="00392984" w:rsidP="00075317">
      <w:pPr>
        <w:tabs>
          <w:tab w:val="left" w:pos="3384"/>
        </w:tabs>
        <w:spacing w:after="0" w:line="240" w:lineRule="auto"/>
        <w:jc w:val="both"/>
        <w:rPr>
          <w:rFonts w:ascii="Calibri" w:hAnsi="Calibri" w:cs="Calibri"/>
          <w:sz w:val="20"/>
          <w:szCs w:val="20"/>
        </w:rPr>
      </w:pPr>
    </w:p>
    <w:p w14:paraId="4C1DE57E" w14:textId="77777777" w:rsidR="00E46A4A" w:rsidRPr="006112AD" w:rsidRDefault="00E46A4A" w:rsidP="006112AD">
      <w:pPr>
        <w:pStyle w:val="ListParagraph"/>
        <w:spacing w:after="0" w:line="240" w:lineRule="auto"/>
        <w:ind w:left="1080"/>
        <w:rPr>
          <w:rFonts w:ascii="Calibri" w:hAnsi="Calibri" w:cs="Calibri"/>
          <w:sz w:val="20"/>
          <w:szCs w:val="20"/>
        </w:rPr>
      </w:pPr>
    </w:p>
    <w:p w14:paraId="4B1EBD79" w14:textId="77777777" w:rsidR="00AD6092" w:rsidRPr="006112AD" w:rsidRDefault="004B073D" w:rsidP="006112AD">
      <w:pPr>
        <w:pStyle w:val="ListParagraph"/>
        <w:numPr>
          <w:ilvl w:val="0"/>
          <w:numId w:val="38"/>
        </w:numPr>
        <w:spacing w:after="0" w:line="240" w:lineRule="auto"/>
        <w:rPr>
          <w:rFonts w:ascii="Calibri" w:hAnsi="Calibri" w:cs="Calibri"/>
          <w:b/>
          <w:bCs/>
          <w:sz w:val="20"/>
          <w:szCs w:val="20"/>
        </w:rPr>
      </w:pPr>
      <w:r w:rsidRPr="006112AD">
        <w:rPr>
          <w:rFonts w:ascii="Calibri" w:hAnsi="Calibri" w:cs="Calibri"/>
          <w:b/>
          <w:bCs/>
          <w:sz w:val="20"/>
          <w:szCs w:val="20"/>
        </w:rPr>
        <w:t>Method</w:t>
      </w:r>
      <w:r w:rsidR="00AD6092" w:rsidRPr="006112AD">
        <w:rPr>
          <w:rFonts w:ascii="Calibri" w:hAnsi="Calibri" w:cs="Calibri"/>
          <w:b/>
          <w:bCs/>
          <w:sz w:val="20"/>
          <w:szCs w:val="20"/>
        </w:rPr>
        <w:t>ology</w:t>
      </w:r>
      <w:bookmarkStart w:id="1" w:name="_Toc170554776"/>
      <w:bookmarkStart w:id="2" w:name="_Toc170554778"/>
      <w:bookmarkStart w:id="3" w:name="_Toc170554779"/>
      <w:bookmarkStart w:id="4" w:name="_Toc170597975"/>
      <w:bookmarkStart w:id="5" w:name="_Toc170634187"/>
      <w:bookmarkStart w:id="6" w:name="_Toc170554780"/>
      <w:bookmarkStart w:id="7" w:name="_Toc170597976"/>
      <w:bookmarkStart w:id="8" w:name="_Toc170634188"/>
      <w:bookmarkStart w:id="9" w:name="_Toc170554781"/>
      <w:bookmarkStart w:id="10" w:name="_Toc170597977"/>
      <w:bookmarkStart w:id="11" w:name="_Toc170634189"/>
      <w:bookmarkStart w:id="12" w:name="_Toc170554782"/>
      <w:bookmarkStart w:id="13" w:name="_Toc170597978"/>
      <w:bookmarkStart w:id="14" w:name="_Toc170634190"/>
      <w:bookmarkStart w:id="15" w:name="_Toc170554783"/>
      <w:bookmarkStart w:id="16" w:name="_Toc170554784"/>
      <w:bookmarkStart w:id="17" w:name="_Toc170554785"/>
      <w:bookmarkStart w:id="18" w:name="_Toc170554786"/>
      <w:bookmarkStart w:id="19" w:name="_Toc170597979"/>
      <w:bookmarkStart w:id="20" w:name="_Toc170634191"/>
      <w:bookmarkStart w:id="21" w:name="_Hlk198377815"/>
      <w:bookmarkStart w:id="22" w:name="_Toc170554789"/>
      <w:bookmarkStart w:id="23" w:name="_Toc170597982"/>
      <w:bookmarkStart w:id="24" w:name="_Toc170634194"/>
      <w:bookmarkStart w:id="25" w:name="_Toc170554790"/>
      <w:bookmarkStart w:id="26" w:name="_Toc170597983"/>
      <w:bookmarkStart w:id="27" w:name="_Toc170634195"/>
      <w:bookmarkStart w:id="28" w:name="_Toc170554791"/>
      <w:bookmarkStart w:id="29" w:name="_Toc170597984"/>
      <w:bookmarkStart w:id="30" w:name="_Toc170634196"/>
      <w:bookmarkStart w:id="31" w:name="_Toc170554792"/>
      <w:bookmarkStart w:id="32" w:name="_Toc170597985"/>
      <w:bookmarkStart w:id="33" w:name="_Toc170634197"/>
      <w:bookmarkStart w:id="34" w:name="_Toc170554793"/>
      <w:bookmarkStart w:id="35" w:name="_Toc170597986"/>
      <w:bookmarkStart w:id="36" w:name="_Toc170634198"/>
      <w:bookmarkStart w:id="37" w:name="_Toc170554794"/>
      <w:bookmarkStart w:id="38" w:name="_Toc170597987"/>
      <w:bookmarkStart w:id="39" w:name="_Toc170634199"/>
      <w:bookmarkStart w:id="40" w:name="_Toc170554795"/>
      <w:bookmarkStart w:id="41" w:name="_Toc170597988"/>
      <w:bookmarkStart w:id="42" w:name="_Toc170634200"/>
      <w:bookmarkStart w:id="43" w:name="_Toc169787022"/>
      <w:bookmarkStart w:id="44" w:name="_Toc169787099"/>
      <w:bookmarkStart w:id="45" w:name="_Toc169787119"/>
      <w:bookmarkStart w:id="46" w:name="_Toc169787023"/>
      <w:bookmarkStart w:id="47" w:name="_Toc169787100"/>
      <w:bookmarkStart w:id="48" w:name="_Toc169787120"/>
      <w:bookmarkStart w:id="49" w:name="_Toc169787024"/>
      <w:bookmarkStart w:id="50" w:name="_Toc169787101"/>
      <w:bookmarkStart w:id="51" w:name="_Toc169787121"/>
      <w:bookmarkStart w:id="52" w:name="_Toc169787025"/>
      <w:bookmarkStart w:id="53" w:name="_Toc169787102"/>
      <w:bookmarkStart w:id="54" w:name="_Toc169787122"/>
      <w:bookmarkStart w:id="55" w:name="_Toc170133100"/>
      <w:bookmarkStart w:id="56" w:name="_Toc170554800"/>
      <w:bookmarkStart w:id="57" w:name="_Toc170554801"/>
      <w:bookmarkStart w:id="58" w:name="_Toc170554802"/>
      <w:bookmarkStart w:id="59" w:name="_Toc170554803"/>
      <w:bookmarkStart w:id="60" w:name="_Toc170554804"/>
      <w:bookmarkStart w:id="61" w:name="_Toc17055480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55797E8" w14:textId="77777777" w:rsidR="00AD6092" w:rsidRPr="006112AD" w:rsidRDefault="00AD6092" w:rsidP="006112AD">
      <w:pPr>
        <w:pStyle w:val="ListParagraph"/>
        <w:spacing w:line="240" w:lineRule="auto"/>
        <w:rPr>
          <w:rFonts w:ascii="Calibri" w:hAnsi="Calibri" w:cs="Calibri"/>
          <w:b/>
          <w:bCs/>
          <w:sz w:val="20"/>
          <w:szCs w:val="20"/>
        </w:rPr>
      </w:pPr>
    </w:p>
    <w:p w14:paraId="2FFC772B" w14:textId="62B1693A" w:rsidR="0098772B" w:rsidRPr="006112AD" w:rsidRDefault="00596AA0" w:rsidP="006112AD">
      <w:pPr>
        <w:pStyle w:val="ListParagraph"/>
        <w:numPr>
          <w:ilvl w:val="1"/>
          <w:numId w:val="38"/>
        </w:numPr>
        <w:spacing w:after="0" w:line="240" w:lineRule="auto"/>
        <w:rPr>
          <w:rFonts w:ascii="Calibri" w:hAnsi="Calibri" w:cs="Calibri"/>
          <w:sz w:val="20"/>
          <w:szCs w:val="20"/>
        </w:rPr>
      </w:pPr>
      <w:r w:rsidRPr="006112AD">
        <w:rPr>
          <w:rFonts w:ascii="Calibri" w:hAnsi="Calibri" w:cs="Calibri"/>
          <w:sz w:val="20"/>
          <w:szCs w:val="20"/>
        </w:rPr>
        <w:t>Experimental Design</w:t>
      </w:r>
    </w:p>
    <w:p w14:paraId="545FAC58" w14:textId="5BD730AF" w:rsidR="00E46A4A" w:rsidRDefault="00022FC3" w:rsidP="00227E39">
      <w:pPr>
        <w:spacing w:after="0" w:line="240" w:lineRule="auto"/>
        <w:jc w:val="both"/>
        <w:rPr>
          <w:rFonts w:ascii="Calibri" w:hAnsi="Calibri" w:cs="Calibri"/>
          <w:iCs/>
          <w:sz w:val="20"/>
          <w:szCs w:val="20"/>
        </w:rPr>
      </w:pPr>
      <w:r w:rsidRPr="00022FC3">
        <w:rPr>
          <w:rFonts w:ascii="Calibri" w:hAnsi="Calibri" w:cs="Calibri"/>
          <w:iCs/>
          <w:sz w:val="20"/>
          <w:szCs w:val="20"/>
        </w:rPr>
        <w:t xml:space="preserve">Donations from anonymous blood donors were collected at the donation centre. A total of 100 </w:t>
      </w:r>
      <w:r w:rsidR="00797125">
        <w:rPr>
          <w:rFonts w:ascii="Calibri" w:hAnsi="Calibri" w:cs="Calibri"/>
          <w:iCs/>
          <w:sz w:val="20"/>
          <w:szCs w:val="20"/>
        </w:rPr>
        <w:t>FFP</w:t>
      </w:r>
      <w:r w:rsidRPr="00022FC3">
        <w:rPr>
          <w:rFonts w:ascii="Calibri" w:hAnsi="Calibri" w:cs="Calibri"/>
          <w:iCs/>
          <w:sz w:val="20"/>
          <w:szCs w:val="20"/>
        </w:rPr>
        <w:t xml:space="preserve"> units processed after a short holding time (~3h</w:t>
      </w:r>
      <w:r w:rsidR="005178DA">
        <w:rPr>
          <w:rFonts w:ascii="Calibri" w:hAnsi="Calibri" w:cs="Calibri"/>
          <w:iCs/>
          <w:sz w:val="20"/>
          <w:szCs w:val="20"/>
        </w:rPr>
        <w:t>r</w:t>
      </w:r>
      <w:r w:rsidRPr="00022FC3">
        <w:rPr>
          <w:rFonts w:ascii="Calibri" w:hAnsi="Calibri" w:cs="Calibri"/>
          <w:iCs/>
          <w:sz w:val="20"/>
          <w:szCs w:val="20"/>
        </w:rPr>
        <w:t>) were tested for RLC and PC. Data from an additional 100 units processed after an overnight holding time were obtained from the quality control laboratory for comparison. The study design is summarized in Figure 1.</w:t>
      </w:r>
      <w:r w:rsidR="00B450C2">
        <w:rPr>
          <w:rFonts w:ascii="Calibri" w:hAnsi="Calibri" w:cs="Calibri"/>
          <w:iCs/>
          <w:sz w:val="20"/>
          <w:szCs w:val="20"/>
        </w:rPr>
        <w:t xml:space="preserve"> Volumes of all units were recorded.</w:t>
      </w:r>
    </w:p>
    <w:p w14:paraId="1C572E26" w14:textId="77777777" w:rsidR="00227E39" w:rsidRPr="006112AD" w:rsidRDefault="00227E39" w:rsidP="00227E39">
      <w:pPr>
        <w:spacing w:after="0" w:line="240" w:lineRule="auto"/>
        <w:jc w:val="both"/>
        <w:rPr>
          <w:rFonts w:ascii="Calibri" w:hAnsi="Calibri" w:cs="Calibri"/>
          <w:iCs/>
          <w:sz w:val="20"/>
          <w:szCs w:val="20"/>
        </w:rPr>
      </w:pPr>
    </w:p>
    <w:p w14:paraId="2E0661E2" w14:textId="3D4D2A61" w:rsidR="00022FC3" w:rsidRPr="00022FC3" w:rsidRDefault="00022FC3" w:rsidP="006112AD">
      <w:pPr>
        <w:spacing w:after="0" w:line="240" w:lineRule="auto"/>
        <w:ind w:left="360"/>
        <w:jc w:val="center"/>
        <w:rPr>
          <w:rFonts w:ascii="Calibri" w:hAnsi="Calibri" w:cs="Calibri"/>
          <w:iCs/>
          <w:sz w:val="20"/>
          <w:szCs w:val="20"/>
        </w:rPr>
      </w:pPr>
      <w:r w:rsidRPr="00022FC3">
        <w:rPr>
          <w:rFonts w:ascii="Calibri" w:hAnsi="Calibri" w:cs="Calibri"/>
          <w:iCs/>
          <w:noProof/>
          <w:sz w:val="20"/>
          <w:szCs w:val="20"/>
        </w:rPr>
        <w:lastRenderedPageBreak/>
        <w:drawing>
          <wp:inline distT="0" distB="0" distL="0" distR="0" wp14:anchorId="1F5D70F8" wp14:editId="0C7EECAF">
            <wp:extent cx="4000935" cy="4206240"/>
            <wp:effectExtent l="0" t="0" r="0" b="0"/>
            <wp:docPr id="1309007984" name="Picture 23"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323003" name="Picture 23" descr="A black screen with white text&#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447"/>
                    <a:stretch>
                      <a:fillRect/>
                    </a:stretch>
                  </pic:blipFill>
                  <pic:spPr bwMode="auto">
                    <a:xfrm>
                      <a:off x="0" y="0"/>
                      <a:ext cx="4002608" cy="4207999"/>
                    </a:xfrm>
                    <a:prstGeom prst="rect">
                      <a:avLst/>
                    </a:prstGeom>
                    <a:noFill/>
                    <a:ln>
                      <a:noFill/>
                    </a:ln>
                    <a:extLst>
                      <a:ext uri="{53640926-AAD7-44D8-BBD7-CCE9431645EC}">
                        <a14:shadowObscured xmlns:a14="http://schemas.microsoft.com/office/drawing/2010/main"/>
                      </a:ext>
                    </a:extLst>
                  </pic:spPr>
                </pic:pic>
              </a:graphicData>
            </a:graphic>
          </wp:inline>
        </w:drawing>
      </w:r>
    </w:p>
    <w:p w14:paraId="636A3E82" w14:textId="2004F5C6" w:rsidR="00E43677" w:rsidRPr="00227E39" w:rsidRDefault="00022FC3" w:rsidP="00227E39">
      <w:pPr>
        <w:spacing w:after="0" w:line="240" w:lineRule="auto"/>
        <w:ind w:left="360"/>
        <w:jc w:val="center"/>
        <w:rPr>
          <w:rFonts w:ascii="Calibri" w:hAnsi="Calibri" w:cs="Calibri"/>
          <w:b/>
          <w:bCs/>
          <w:sz w:val="20"/>
          <w:szCs w:val="20"/>
        </w:rPr>
      </w:pPr>
      <w:r w:rsidRPr="00022FC3">
        <w:rPr>
          <w:rFonts w:ascii="Calibri" w:hAnsi="Calibri" w:cs="Calibri"/>
          <w:b/>
          <w:bCs/>
          <w:sz w:val="20"/>
          <w:szCs w:val="20"/>
        </w:rPr>
        <w:t>Figure 1: Experimental design</w:t>
      </w:r>
    </w:p>
    <w:p w14:paraId="25E1DCE6" w14:textId="77777777" w:rsidR="00A32A1D" w:rsidRDefault="00A32A1D" w:rsidP="00A32A1D">
      <w:pPr>
        <w:pStyle w:val="ListParagraph"/>
        <w:spacing w:after="0" w:line="240" w:lineRule="auto"/>
        <w:ind w:left="1512"/>
        <w:rPr>
          <w:rFonts w:ascii="Calibri" w:hAnsi="Calibri" w:cs="Calibri"/>
          <w:sz w:val="20"/>
          <w:szCs w:val="20"/>
        </w:rPr>
      </w:pPr>
    </w:p>
    <w:p w14:paraId="1C7AA41C" w14:textId="77777777" w:rsidR="00A466EA" w:rsidRDefault="00A466EA" w:rsidP="00A32A1D">
      <w:pPr>
        <w:pStyle w:val="ListParagraph"/>
        <w:spacing w:after="0" w:line="240" w:lineRule="auto"/>
        <w:ind w:left="1512"/>
        <w:rPr>
          <w:rFonts w:ascii="Calibri" w:hAnsi="Calibri" w:cs="Calibri"/>
          <w:sz w:val="20"/>
          <w:szCs w:val="20"/>
        </w:rPr>
      </w:pPr>
    </w:p>
    <w:p w14:paraId="5AA78EA2" w14:textId="5B56A417" w:rsidR="00E43677" w:rsidRPr="006112AD" w:rsidRDefault="00022FC3" w:rsidP="006112AD">
      <w:pPr>
        <w:pStyle w:val="ListParagraph"/>
        <w:numPr>
          <w:ilvl w:val="1"/>
          <w:numId w:val="38"/>
        </w:numPr>
        <w:spacing w:after="0" w:line="240" w:lineRule="auto"/>
        <w:rPr>
          <w:rFonts w:ascii="Calibri" w:hAnsi="Calibri" w:cs="Calibri"/>
          <w:sz w:val="20"/>
          <w:szCs w:val="20"/>
        </w:rPr>
      </w:pPr>
      <w:r w:rsidRPr="006112AD">
        <w:rPr>
          <w:rFonts w:ascii="Calibri" w:hAnsi="Calibri" w:cs="Calibri"/>
          <w:sz w:val="20"/>
          <w:szCs w:val="20"/>
        </w:rPr>
        <w:t>Sample preparation and analysis</w:t>
      </w:r>
    </w:p>
    <w:p w14:paraId="1146AC7F" w14:textId="1E1CE5C7" w:rsidR="001E3296" w:rsidRPr="006112AD" w:rsidRDefault="001E3296" w:rsidP="006112AD">
      <w:pPr>
        <w:pStyle w:val="Heading2"/>
        <w:spacing w:after="0" w:line="240" w:lineRule="auto"/>
        <w:jc w:val="both"/>
        <w:rPr>
          <w:rFonts w:ascii="Calibri" w:hAnsi="Calibri" w:cs="Calibri"/>
          <w:i w:val="0"/>
          <w:iCs/>
          <w:sz w:val="20"/>
          <w:szCs w:val="20"/>
          <w:u w:val="none"/>
        </w:rPr>
      </w:pPr>
      <w:r w:rsidRPr="006112AD">
        <w:rPr>
          <w:rFonts w:ascii="Calibri" w:hAnsi="Calibri" w:cs="Calibri"/>
          <w:i w:val="0"/>
          <w:iCs/>
          <w:sz w:val="20"/>
          <w:szCs w:val="20"/>
          <w:u w:val="none"/>
        </w:rPr>
        <w:t xml:space="preserve">Plasma bags processed the previous day were weighed and volumes </w:t>
      </w:r>
      <w:r w:rsidR="008E07BE">
        <w:rPr>
          <w:rFonts w:ascii="Calibri" w:hAnsi="Calibri" w:cs="Calibri"/>
          <w:i w:val="0"/>
          <w:iCs/>
          <w:sz w:val="20"/>
          <w:szCs w:val="20"/>
          <w:u w:val="none"/>
        </w:rPr>
        <w:t xml:space="preserve">were </w:t>
      </w:r>
      <w:r w:rsidRPr="006112AD">
        <w:rPr>
          <w:rFonts w:ascii="Calibri" w:hAnsi="Calibri" w:cs="Calibri"/>
          <w:i w:val="0"/>
          <w:iCs/>
          <w:sz w:val="20"/>
          <w:szCs w:val="20"/>
          <w:u w:val="none"/>
        </w:rPr>
        <w:t>calculated after correcting for bag weight and plasma density. Units were mixed according to standard procedures</w:t>
      </w:r>
      <w:r w:rsidR="000C09A4">
        <w:rPr>
          <w:rFonts w:ascii="Calibri" w:hAnsi="Calibri" w:cs="Calibri"/>
          <w:i w:val="0"/>
          <w:iCs/>
          <w:sz w:val="20"/>
          <w:szCs w:val="20"/>
          <w:u w:val="none"/>
        </w:rPr>
        <w:t>,</w:t>
      </w:r>
      <w:r w:rsidRPr="006112AD">
        <w:rPr>
          <w:rFonts w:ascii="Calibri" w:hAnsi="Calibri" w:cs="Calibri"/>
          <w:i w:val="0"/>
          <w:iCs/>
          <w:sz w:val="20"/>
          <w:szCs w:val="20"/>
          <w:u w:val="none"/>
        </w:rPr>
        <w:t xml:space="preserve"> and plasma was aspirated with sterile syringes. Aliquots were transferred to clot-activator vacutainers for protein analysis (</w:t>
      </w:r>
      <w:r w:rsidR="0010565B" w:rsidRPr="006112AD">
        <w:rPr>
          <w:rFonts w:ascii="Calibri" w:hAnsi="Calibri" w:cs="Calibri"/>
          <w:i w:val="0"/>
          <w:iCs/>
          <w:sz w:val="20"/>
          <w:szCs w:val="20"/>
          <w:u w:val="none"/>
        </w:rPr>
        <w:t xml:space="preserve">which were sent to </w:t>
      </w:r>
      <w:r w:rsidRPr="006112AD">
        <w:rPr>
          <w:rFonts w:ascii="Calibri" w:hAnsi="Calibri" w:cs="Calibri"/>
          <w:i w:val="0"/>
          <w:iCs/>
          <w:sz w:val="20"/>
          <w:szCs w:val="20"/>
          <w:u w:val="none"/>
        </w:rPr>
        <w:t>external laboratory</w:t>
      </w:r>
      <w:r w:rsidR="0010565B" w:rsidRPr="006112AD">
        <w:rPr>
          <w:rFonts w:ascii="Calibri" w:hAnsi="Calibri" w:cs="Calibri"/>
          <w:i w:val="0"/>
          <w:iCs/>
          <w:sz w:val="20"/>
          <w:szCs w:val="20"/>
          <w:u w:val="none"/>
        </w:rPr>
        <w:t xml:space="preserve"> for analysis</w:t>
      </w:r>
      <w:r w:rsidRPr="006112AD">
        <w:rPr>
          <w:rFonts w:ascii="Calibri" w:hAnsi="Calibri" w:cs="Calibri"/>
          <w:i w:val="0"/>
          <w:iCs/>
          <w:sz w:val="20"/>
          <w:szCs w:val="20"/>
          <w:u w:val="none"/>
        </w:rPr>
        <w:t>) and to glass tubes for leucocyte enumeration.</w:t>
      </w:r>
      <w:r w:rsidR="00F3115B" w:rsidRPr="006112AD">
        <w:rPr>
          <w:rFonts w:ascii="Calibri" w:hAnsi="Calibri" w:cs="Calibri"/>
          <w:i w:val="0"/>
          <w:iCs/>
          <w:sz w:val="20"/>
          <w:szCs w:val="20"/>
          <w:u w:val="none"/>
        </w:rPr>
        <w:t xml:space="preserve"> </w:t>
      </w:r>
      <w:r w:rsidRPr="006112AD">
        <w:rPr>
          <w:rFonts w:ascii="Calibri" w:hAnsi="Calibri" w:cs="Calibri"/>
          <w:i w:val="0"/>
          <w:iCs/>
          <w:sz w:val="20"/>
          <w:szCs w:val="20"/>
          <w:u w:val="none"/>
        </w:rPr>
        <w:t xml:space="preserve">Leucocyte counts were obtained using the BD </w:t>
      </w:r>
      <w:proofErr w:type="spellStart"/>
      <w:r w:rsidRPr="006112AD">
        <w:rPr>
          <w:rFonts w:ascii="Calibri" w:hAnsi="Calibri" w:cs="Calibri"/>
          <w:i w:val="0"/>
          <w:iCs/>
          <w:sz w:val="20"/>
          <w:szCs w:val="20"/>
          <w:u w:val="none"/>
        </w:rPr>
        <w:t>Leucocount</w:t>
      </w:r>
      <w:proofErr w:type="spellEnd"/>
      <w:r w:rsidRPr="006112AD">
        <w:rPr>
          <w:rFonts w:ascii="Calibri" w:hAnsi="Calibri" w:cs="Calibri"/>
          <w:i w:val="0"/>
          <w:iCs/>
          <w:sz w:val="20"/>
          <w:szCs w:val="20"/>
          <w:u w:val="none"/>
        </w:rPr>
        <w:t xml:space="preserve">™ Kit and </w:t>
      </w:r>
      <w:proofErr w:type="spellStart"/>
      <w:r w:rsidRPr="006112AD">
        <w:rPr>
          <w:rFonts w:ascii="Calibri" w:hAnsi="Calibri" w:cs="Calibri"/>
          <w:i w:val="0"/>
          <w:iCs/>
          <w:sz w:val="20"/>
          <w:szCs w:val="20"/>
          <w:u w:val="none"/>
        </w:rPr>
        <w:t>FACSCanto</w:t>
      </w:r>
      <w:proofErr w:type="spellEnd"/>
      <w:r w:rsidRPr="006112AD">
        <w:rPr>
          <w:rFonts w:ascii="Calibri" w:hAnsi="Calibri" w:cs="Calibri"/>
          <w:i w:val="0"/>
          <w:iCs/>
          <w:sz w:val="20"/>
          <w:szCs w:val="20"/>
          <w:u w:val="none"/>
        </w:rPr>
        <w:t xml:space="preserve">™ II flow cytometer. Counts were expressed as absolute leucocyte concentration (×10⁹/L) </w:t>
      </w:r>
      <w:r w:rsidR="002E5BD1">
        <w:rPr>
          <w:rFonts w:ascii="Calibri" w:hAnsi="Calibri" w:cs="Calibri"/>
          <w:i w:val="0"/>
          <w:iCs/>
          <w:sz w:val="20"/>
          <w:szCs w:val="20"/>
          <w:u w:val="none"/>
        </w:rPr>
        <w:t>and tested as per the</w:t>
      </w:r>
      <w:r w:rsidRPr="006112AD">
        <w:rPr>
          <w:rFonts w:ascii="Calibri" w:hAnsi="Calibri" w:cs="Calibri"/>
          <w:i w:val="0"/>
          <w:iCs/>
          <w:sz w:val="20"/>
          <w:szCs w:val="20"/>
          <w:u w:val="none"/>
        </w:rPr>
        <w:t xml:space="preserve"> manufacturer’s </w:t>
      </w:r>
      <w:r w:rsidR="002E5BD1">
        <w:rPr>
          <w:rFonts w:ascii="Calibri" w:hAnsi="Calibri" w:cs="Calibri"/>
          <w:i w:val="0"/>
          <w:iCs/>
          <w:sz w:val="20"/>
          <w:szCs w:val="20"/>
          <w:u w:val="none"/>
        </w:rPr>
        <w:t>instructions</w:t>
      </w:r>
      <w:r w:rsidRPr="006112AD">
        <w:rPr>
          <w:rFonts w:ascii="Calibri" w:hAnsi="Calibri" w:cs="Calibri"/>
          <w:i w:val="0"/>
          <w:iCs/>
          <w:sz w:val="20"/>
          <w:szCs w:val="20"/>
          <w:u w:val="none"/>
        </w:rPr>
        <w:t>.</w:t>
      </w:r>
    </w:p>
    <w:p w14:paraId="23E7EC4B" w14:textId="77777777" w:rsidR="0098772B" w:rsidRPr="00AD6092" w:rsidRDefault="0098772B" w:rsidP="00DD559D">
      <w:pPr>
        <w:spacing w:after="0" w:line="360" w:lineRule="auto"/>
        <w:rPr>
          <w:rFonts w:ascii="Calibri" w:hAnsi="Calibri" w:cs="Calibri"/>
          <w:iCs/>
          <w:sz w:val="20"/>
          <w:szCs w:val="20"/>
        </w:rPr>
      </w:pPr>
    </w:p>
    <w:p w14:paraId="38C21C87" w14:textId="6B2EEB1F" w:rsidR="0098772B" w:rsidRPr="006112AD" w:rsidRDefault="0098772B" w:rsidP="006112AD">
      <w:pPr>
        <w:pStyle w:val="Heading2"/>
        <w:numPr>
          <w:ilvl w:val="0"/>
          <w:numId w:val="38"/>
        </w:numPr>
        <w:spacing w:after="0" w:line="240" w:lineRule="auto"/>
        <w:rPr>
          <w:rFonts w:ascii="Calibri" w:hAnsi="Calibri" w:cs="Calibri"/>
          <w:b/>
          <w:bCs/>
          <w:i w:val="0"/>
          <w:iCs/>
          <w:sz w:val="20"/>
          <w:szCs w:val="20"/>
          <w:u w:val="none"/>
        </w:rPr>
      </w:pPr>
      <w:bookmarkStart w:id="62" w:name="_Toc198372527"/>
      <w:bookmarkStart w:id="63" w:name="_Toc198372528"/>
      <w:bookmarkStart w:id="64" w:name="_Toc198372529"/>
      <w:bookmarkStart w:id="65" w:name="_Toc198372530"/>
      <w:bookmarkStart w:id="66" w:name="_Toc198372531"/>
      <w:bookmarkStart w:id="67" w:name="_Toc198372532"/>
      <w:bookmarkStart w:id="68" w:name="_Toc198372533"/>
      <w:bookmarkStart w:id="69" w:name="_Toc198372534"/>
      <w:bookmarkStart w:id="70" w:name="_Toc198372535"/>
      <w:bookmarkStart w:id="71" w:name="_Toc198372537"/>
      <w:bookmarkStart w:id="72" w:name="_Toc198372538"/>
      <w:bookmarkStart w:id="73" w:name="_Toc198372542"/>
      <w:bookmarkStart w:id="74" w:name="_Toc198372543"/>
      <w:bookmarkStart w:id="75" w:name="_Toc198372544"/>
      <w:bookmarkStart w:id="76" w:name="_Toc198372545"/>
      <w:bookmarkStart w:id="77" w:name="_Toc198372546"/>
      <w:bookmarkStart w:id="78" w:name="_Toc198372548"/>
      <w:bookmarkStart w:id="79" w:name="_Toc198372549"/>
      <w:bookmarkStart w:id="80" w:name="_Toc198372550"/>
      <w:bookmarkStart w:id="81" w:name="_Toc198372551"/>
      <w:bookmarkStart w:id="82" w:name="_Toc198372552"/>
      <w:bookmarkStart w:id="83" w:name="_Toc198372553"/>
      <w:bookmarkStart w:id="84" w:name="_Toc198372554"/>
      <w:bookmarkStart w:id="85" w:name="_Toc198372555"/>
      <w:bookmarkStart w:id="86" w:name="_Toc198372556"/>
      <w:bookmarkStart w:id="87" w:name="_Toc199078004"/>
      <w:bookmarkStart w:id="88" w:name="_Toc198372557"/>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6112AD">
        <w:rPr>
          <w:rFonts w:ascii="Calibri" w:hAnsi="Calibri" w:cs="Calibri"/>
          <w:b/>
          <w:bCs/>
          <w:i w:val="0"/>
          <w:iCs/>
          <w:sz w:val="20"/>
          <w:szCs w:val="20"/>
          <w:u w:val="none"/>
        </w:rPr>
        <w:t>Data Analysis</w:t>
      </w:r>
      <w:bookmarkEnd w:id="87"/>
      <w:r w:rsidRPr="006112AD">
        <w:rPr>
          <w:rFonts w:ascii="Calibri" w:hAnsi="Calibri" w:cs="Calibri"/>
          <w:b/>
          <w:bCs/>
          <w:i w:val="0"/>
          <w:iCs/>
          <w:sz w:val="20"/>
          <w:szCs w:val="20"/>
          <w:u w:val="none"/>
        </w:rPr>
        <w:t xml:space="preserve"> </w:t>
      </w:r>
      <w:bookmarkEnd w:id="88"/>
    </w:p>
    <w:p w14:paraId="4DDB3E3E" w14:textId="77777777" w:rsidR="0099040A" w:rsidRDefault="0098772B" w:rsidP="006112AD">
      <w:pPr>
        <w:pStyle w:val="Heading2"/>
        <w:numPr>
          <w:ilvl w:val="1"/>
          <w:numId w:val="38"/>
        </w:numPr>
        <w:spacing w:after="0" w:line="240" w:lineRule="auto"/>
        <w:rPr>
          <w:rFonts w:ascii="Calibri" w:hAnsi="Calibri" w:cs="Calibri"/>
          <w:sz w:val="20"/>
          <w:szCs w:val="20"/>
        </w:rPr>
      </w:pPr>
      <w:bookmarkStart w:id="89" w:name="_Toc198372558"/>
      <w:bookmarkStart w:id="90" w:name="_Toc199078005"/>
      <w:r w:rsidRPr="006112AD">
        <w:rPr>
          <w:rFonts w:ascii="Calibri" w:hAnsi="Calibri" w:cs="Calibri"/>
          <w:i w:val="0"/>
          <w:iCs/>
          <w:sz w:val="20"/>
          <w:szCs w:val="20"/>
          <w:u w:val="none"/>
        </w:rPr>
        <w:t>Statistical Analysis</w:t>
      </w:r>
      <w:bookmarkEnd w:id="89"/>
      <w:bookmarkEnd w:id="90"/>
      <w:r w:rsidRPr="006112AD">
        <w:rPr>
          <w:rFonts w:ascii="Calibri" w:hAnsi="Calibri" w:cs="Calibri"/>
          <w:b/>
          <w:bCs/>
          <w:sz w:val="20"/>
          <w:szCs w:val="20"/>
        </w:rPr>
        <w:t xml:space="preserve"> </w:t>
      </w:r>
    </w:p>
    <w:p w14:paraId="1120F1D5" w14:textId="48B4C3B6" w:rsidR="00D32091" w:rsidRPr="006112AD" w:rsidRDefault="00D32091" w:rsidP="0099040A">
      <w:pPr>
        <w:pStyle w:val="Heading2"/>
        <w:spacing w:after="0" w:line="240" w:lineRule="auto"/>
        <w:jc w:val="both"/>
        <w:rPr>
          <w:rFonts w:ascii="Calibri" w:hAnsi="Calibri" w:cs="Calibri"/>
          <w:i w:val="0"/>
          <w:sz w:val="20"/>
          <w:szCs w:val="20"/>
          <w:u w:val="none"/>
        </w:rPr>
      </w:pPr>
      <w:r w:rsidRPr="0099040A">
        <w:rPr>
          <w:rFonts w:ascii="Calibri" w:hAnsi="Calibri" w:cs="Calibri"/>
          <w:i w:val="0"/>
          <w:sz w:val="20"/>
          <w:szCs w:val="20"/>
          <w:u w:val="none"/>
        </w:rPr>
        <w:t xml:space="preserve">Data were organized in Excel and </w:t>
      </w:r>
      <w:r w:rsidR="005D3B2E" w:rsidRPr="0099040A">
        <w:rPr>
          <w:rFonts w:ascii="Calibri" w:hAnsi="Calibri" w:cs="Calibri"/>
          <w:i w:val="0"/>
          <w:sz w:val="20"/>
          <w:szCs w:val="20"/>
          <w:u w:val="none"/>
        </w:rPr>
        <w:t>analysed</w:t>
      </w:r>
      <w:r w:rsidRPr="0099040A">
        <w:rPr>
          <w:rFonts w:ascii="Calibri" w:hAnsi="Calibri" w:cs="Calibri"/>
          <w:i w:val="0"/>
          <w:sz w:val="20"/>
          <w:szCs w:val="20"/>
          <w:u w:val="none"/>
        </w:rPr>
        <w:t xml:space="preserve"> using SPSS (Version 29.0). Descriptive statistics (mean, standard deviation) were calculated for RLC and </w:t>
      </w:r>
      <w:r w:rsidR="005D3B2E">
        <w:rPr>
          <w:rFonts w:ascii="Calibri" w:hAnsi="Calibri" w:cs="Calibri"/>
          <w:i w:val="0"/>
          <w:sz w:val="20"/>
          <w:szCs w:val="20"/>
          <w:u w:val="none"/>
        </w:rPr>
        <w:t xml:space="preserve">total </w:t>
      </w:r>
      <w:r w:rsidRPr="0099040A">
        <w:rPr>
          <w:rFonts w:ascii="Calibri" w:hAnsi="Calibri" w:cs="Calibri"/>
          <w:i w:val="0"/>
          <w:sz w:val="20"/>
          <w:szCs w:val="20"/>
          <w:u w:val="none"/>
        </w:rPr>
        <w:t>PC. Outliers were identified using Z-scores, with values exceeding ±3 considered extreme.</w:t>
      </w:r>
      <w:r w:rsidR="0099040A">
        <w:rPr>
          <w:rFonts w:ascii="Calibri" w:hAnsi="Calibri" w:cs="Calibri"/>
          <w:i w:val="0"/>
          <w:sz w:val="20"/>
          <w:szCs w:val="20"/>
          <w:u w:val="none"/>
        </w:rPr>
        <w:t xml:space="preserve"> </w:t>
      </w:r>
      <w:r w:rsidRPr="006112AD">
        <w:rPr>
          <w:rFonts w:ascii="Calibri" w:hAnsi="Calibri" w:cs="Calibri"/>
          <w:i w:val="0"/>
          <w:sz w:val="20"/>
          <w:szCs w:val="20"/>
          <w:u w:val="none"/>
        </w:rPr>
        <w:t xml:space="preserve">Normality of distributions was assessed with the Shapiro–Wilk test. RLC data were non-normally distributed and </w:t>
      </w:r>
      <w:r w:rsidR="00DC602B">
        <w:rPr>
          <w:rFonts w:ascii="Calibri" w:hAnsi="Calibri" w:cs="Calibri"/>
          <w:i w:val="0"/>
          <w:sz w:val="20"/>
          <w:szCs w:val="20"/>
          <w:u w:val="none"/>
        </w:rPr>
        <w:t xml:space="preserve">means were </w:t>
      </w:r>
      <w:r w:rsidRPr="006112AD">
        <w:rPr>
          <w:rFonts w:ascii="Calibri" w:hAnsi="Calibri" w:cs="Calibri"/>
          <w:i w:val="0"/>
          <w:sz w:val="20"/>
          <w:szCs w:val="20"/>
          <w:u w:val="none"/>
        </w:rPr>
        <w:t>compared between cohorts using the Mann–Whitney U test. Independent-samples t-tests were used only to obtain descriptive statistics (mean and SD).</w:t>
      </w:r>
      <w:r w:rsidR="0099040A">
        <w:rPr>
          <w:rFonts w:ascii="Calibri" w:hAnsi="Calibri" w:cs="Calibri"/>
          <w:i w:val="0"/>
          <w:sz w:val="20"/>
          <w:szCs w:val="20"/>
          <w:u w:val="none"/>
        </w:rPr>
        <w:t xml:space="preserve"> </w:t>
      </w:r>
      <w:r w:rsidRPr="006112AD">
        <w:rPr>
          <w:rFonts w:ascii="Calibri" w:hAnsi="Calibri" w:cs="Calibri"/>
          <w:i w:val="0"/>
          <w:sz w:val="20"/>
          <w:szCs w:val="20"/>
          <w:u w:val="none"/>
        </w:rPr>
        <w:t xml:space="preserve">PC data followed a normal distribution. Equality of variances was first assessed with </w:t>
      </w:r>
      <w:proofErr w:type="spellStart"/>
      <w:r w:rsidRPr="006112AD">
        <w:rPr>
          <w:rFonts w:ascii="Calibri" w:hAnsi="Calibri" w:cs="Calibri"/>
          <w:i w:val="0"/>
          <w:sz w:val="20"/>
          <w:szCs w:val="20"/>
          <w:u w:val="none"/>
        </w:rPr>
        <w:t>Levene’s</w:t>
      </w:r>
      <w:proofErr w:type="spellEnd"/>
      <w:r w:rsidRPr="006112AD">
        <w:rPr>
          <w:rFonts w:ascii="Calibri" w:hAnsi="Calibri" w:cs="Calibri"/>
          <w:i w:val="0"/>
          <w:sz w:val="20"/>
          <w:szCs w:val="20"/>
          <w:u w:val="none"/>
        </w:rPr>
        <w:t xml:space="preserve"> test, after which means were compared using</w:t>
      </w:r>
      <w:r w:rsidR="00DC602B">
        <w:rPr>
          <w:rFonts w:ascii="Calibri" w:hAnsi="Calibri" w:cs="Calibri"/>
          <w:i w:val="0"/>
          <w:sz w:val="20"/>
          <w:szCs w:val="20"/>
          <w:u w:val="none"/>
        </w:rPr>
        <w:t xml:space="preserve"> the</w:t>
      </w:r>
      <w:r w:rsidRPr="006112AD">
        <w:rPr>
          <w:rFonts w:ascii="Calibri" w:hAnsi="Calibri" w:cs="Calibri"/>
          <w:i w:val="0"/>
          <w:sz w:val="20"/>
          <w:szCs w:val="20"/>
          <w:u w:val="none"/>
        </w:rPr>
        <w:t xml:space="preserve"> independent-samples t-test. A significance threshold of p &lt; 0.05 was applied throughout.</w:t>
      </w:r>
    </w:p>
    <w:p w14:paraId="22F11452" w14:textId="09DC3BBF" w:rsidR="0098772B" w:rsidRPr="006112AD" w:rsidRDefault="0098772B" w:rsidP="006112AD">
      <w:pPr>
        <w:pStyle w:val="Heading3"/>
        <w:numPr>
          <w:ilvl w:val="1"/>
          <w:numId w:val="38"/>
        </w:numPr>
        <w:spacing w:after="0" w:line="240" w:lineRule="auto"/>
        <w:rPr>
          <w:rFonts w:ascii="Calibri" w:hAnsi="Calibri" w:cs="Calibri"/>
          <w:iCs/>
          <w:sz w:val="20"/>
          <w:szCs w:val="20"/>
        </w:rPr>
      </w:pPr>
      <w:bookmarkStart w:id="91" w:name="_Toc198372559"/>
      <w:bookmarkStart w:id="92" w:name="_Toc199078006"/>
      <w:r w:rsidRPr="006112AD">
        <w:rPr>
          <w:rFonts w:ascii="Calibri" w:hAnsi="Calibri" w:cs="Calibri"/>
          <w:iCs/>
          <w:sz w:val="20"/>
          <w:szCs w:val="20"/>
        </w:rPr>
        <w:t>Statistical Process Control</w:t>
      </w:r>
      <w:bookmarkEnd w:id="91"/>
      <w:bookmarkEnd w:id="92"/>
      <w:r w:rsidRPr="006112AD">
        <w:rPr>
          <w:rFonts w:ascii="Calibri" w:hAnsi="Calibri" w:cs="Calibri"/>
          <w:iCs/>
          <w:sz w:val="20"/>
          <w:szCs w:val="20"/>
        </w:rPr>
        <w:t xml:space="preserve"> </w:t>
      </w:r>
    </w:p>
    <w:p w14:paraId="334150B9" w14:textId="6973A248" w:rsidR="00B7310D" w:rsidRPr="006112AD" w:rsidRDefault="00BC2143" w:rsidP="00B7310D">
      <w:pPr>
        <w:spacing w:line="240" w:lineRule="auto"/>
        <w:jc w:val="both"/>
        <w:rPr>
          <w:rFonts w:ascii="Calibri" w:eastAsiaTheme="majorEastAsia" w:hAnsi="Calibri" w:cs="Calibri"/>
          <w:iCs/>
          <w:sz w:val="20"/>
          <w:szCs w:val="20"/>
        </w:rPr>
      </w:pPr>
      <w:r w:rsidRPr="00BC2143">
        <w:rPr>
          <w:rFonts w:ascii="Calibri" w:eastAsiaTheme="majorEastAsia" w:hAnsi="Calibri" w:cs="Calibri"/>
          <w:iCs/>
          <w:sz w:val="20"/>
          <w:szCs w:val="20"/>
        </w:rPr>
        <w:t>In addition to statistical analyses, statistical process control (SPC) was applied to assess whether the holding time procedure was stable and within control. SPC monitors variation in a process over time and identifies deviations requiring corrective action, thereby ensuring consistent product quality.</w:t>
      </w:r>
      <w:r w:rsidR="005D3B2E">
        <w:rPr>
          <w:rFonts w:ascii="Calibri" w:eastAsiaTheme="majorEastAsia" w:hAnsi="Calibri" w:cs="Calibri"/>
          <w:iCs/>
          <w:sz w:val="20"/>
          <w:szCs w:val="20"/>
        </w:rPr>
        <w:t xml:space="preserve"> </w:t>
      </w:r>
      <w:r w:rsidRPr="00BC2143">
        <w:rPr>
          <w:rFonts w:ascii="Calibri" w:eastAsiaTheme="majorEastAsia" w:hAnsi="Calibri" w:cs="Calibri"/>
          <w:iCs/>
          <w:sz w:val="20"/>
          <w:szCs w:val="20"/>
        </w:rPr>
        <w:t>Parameters were assigned levels of criticality according to process capability, with classification based on the potential impact on product efficacy and patient safety</w:t>
      </w:r>
      <w:r w:rsidR="00B7310D">
        <w:rPr>
          <w:rFonts w:ascii="Calibri" w:eastAsiaTheme="majorEastAsia" w:hAnsi="Calibri" w:cs="Calibri"/>
          <w:iCs/>
          <w:sz w:val="20"/>
          <w:szCs w:val="20"/>
        </w:rPr>
        <w:t xml:space="preserve"> </w:t>
      </w:r>
      <w:r w:rsidR="00B7310D" w:rsidRPr="00BC2143">
        <w:rPr>
          <w:rFonts w:ascii="Calibri" w:eastAsiaTheme="majorEastAsia" w:hAnsi="Calibri" w:cs="Calibri"/>
          <w:iCs/>
          <w:sz w:val="20"/>
          <w:szCs w:val="20"/>
        </w:rPr>
        <w:t>(Figure 2)</w:t>
      </w:r>
      <w:r w:rsidRPr="00BC2143">
        <w:rPr>
          <w:rFonts w:ascii="Calibri" w:eastAsiaTheme="majorEastAsia" w:hAnsi="Calibri" w:cs="Calibri"/>
          <w:iCs/>
          <w:sz w:val="20"/>
          <w:szCs w:val="20"/>
        </w:rPr>
        <w:t xml:space="preserve">. The process capability index was then calculated to determine whether the </w:t>
      </w:r>
      <w:r w:rsidRPr="00BC2143">
        <w:rPr>
          <w:rFonts w:ascii="Calibri" w:eastAsiaTheme="majorEastAsia" w:hAnsi="Calibri" w:cs="Calibri"/>
          <w:iCs/>
          <w:sz w:val="20"/>
          <w:szCs w:val="20"/>
        </w:rPr>
        <w:lastRenderedPageBreak/>
        <w:t>procedure was capable, borderline, or incapable</w:t>
      </w:r>
      <w:r w:rsidR="00B7310D">
        <w:rPr>
          <w:rFonts w:ascii="Calibri" w:eastAsiaTheme="majorEastAsia" w:hAnsi="Calibri" w:cs="Calibri"/>
          <w:iCs/>
          <w:sz w:val="20"/>
          <w:szCs w:val="20"/>
        </w:rPr>
        <w:t xml:space="preserve">. </w:t>
      </w:r>
      <w:r w:rsidR="00B7310D" w:rsidRPr="006112AD">
        <w:rPr>
          <w:rFonts w:ascii="Calibri" w:eastAsiaTheme="majorEastAsia" w:hAnsi="Calibri" w:cs="Calibri"/>
          <w:iCs/>
          <w:sz w:val="20"/>
          <w:szCs w:val="20"/>
        </w:rPr>
        <w:t>Process capability was evaluated using the process capability index (</w:t>
      </w:r>
      <w:proofErr w:type="spellStart"/>
      <w:r w:rsidR="00B7310D" w:rsidRPr="006112AD">
        <w:rPr>
          <w:rFonts w:ascii="Calibri" w:eastAsiaTheme="majorEastAsia" w:hAnsi="Calibri" w:cs="Calibri"/>
          <w:iCs/>
          <w:sz w:val="20"/>
          <w:szCs w:val="20"/>
        </w:rPr>
        <w:t>Cpk</w:t>
      </w:r>
      <w:proofErr w:type="spellEnd"/>
      <w:r w:rsidR="00B7310D" w:rsidRPr="006112AD">
        <w:rPr>
          <w:rFonts w:ascii="Calibri" w:eastAsiaTheme="majorEastAsia" w:hAnsi="Calibri" w:cs="Calibri"/>
          <w:iCs/>
          <w:sz w:val="20"/>
          <w:szCs w:val="20"/>
        </w:rPr>
        <w:t>)</w:t>
      </w:r>
      <w:r w:rsidR="00B7310D">
        <w:rPr>
          <w:rFonts w:ascii="Calibri" w:eastAsiaTheme="majorEastAsia" w:hAnsi="Calibri" w:cs="Calibri"/>
          <w:iCs/>
          <w:sz w:val="20"/>
          <w:szCs w:val="20"/>
        </w:rPr>
        <w:t xml:space="preserve"> since RLC and PC are</w:t>
      </w:r>
      <w:r w:rsidR="00B7310D" w:rsidRPr="006112AD">
        <w:rPr>
          <w:rFonts w:ascii="Calibri" w:eastAsiaTheme="majorEastAsia" w:hAnsi="Calibri" w:cs="Calibri"/>
          <w:iCs/>
          <w:sz w:val="20"/>
          <w:szCs w:val="20"/>
        </w:rPr>
        <w:t xml:space="preserve"> one-sided parameters</w:t>
      </w:r>
      <w:r w:rsidR="00B7310D">
        <w:rPr>
          <w:rFonts w:ascii="Calibri" w:eastAsiaTheme="majorEastAsia" w:hAnsi="Calibri" w:cs="Calibri"/>
          <w:iCs/>
          <w:sz w:val="20"/>
          <w:szCs w:val="20"/>
        </w:rPr>
        <w:t xml:space="preserve"> (only an upper or lower limit)</w:t>
      </w:r>
      <w:r w:rsidR="00B7310D" w:rsidRPr="006112AD">
        <w:rPr>
          <w:rFonts w:ascii="Calibri" w:eastAsiaTheme="majorEastAsia" w:hAnsi="Calibri" w:cs="Calibri"/>
          <w:iCs/>
          <w:sz w:val="20"/>
          <w:szCs w:val="20"/>
        </w:rPr>
        <w:t xml:space="preserve">. The relationship between </w:t>
      </w:r>
      <w:proofErr w:type="spellStart"/>
      <w:r w:rsidR="00B7310D" w:rsidRPr="006112AD">
        <w:rPr>
          <w:rFonts w:ascii="Calibri" w:eastAsiaTheme="majorEastAsia" w:hAnsi="Calibri" w:cs="Calibri"/>
          <w:iCs/>
          <w:sz w:val="20"/>
          <w:szCs w:val="20"/>
        </w:rPr>
        <w:t>Cpk</w:t>
      </w:r>
      <w:proofErr w:type="spellEnd"/>
      <w:r w:rsidR="00B7310D" w:rsidRPr="006112AD">
        <w:rPr>
          <w:rFonts w:ascii="Calibri" w:eastAsiaTheme="majorEastAsia" w:hAnsi="Calibri" w:cs="Calibri"/>
          <w:iCs/>
          <w:sz w:val="20"/>
          <w:szCs w:val="20"/>
        </w:rPr>
        <w:t xml:space="preserve"> values, parameter criticality, and SPC outcomes is presented in Table 1.</w:t>
      </w:r>
    </w:p>
    <w:p w14:paraId="57097A69" w14:textId="6BC28B4B" w:rsidR="00BC2143" w:rsidRDefault="00BC2143" w:rsidP="006112AD">
      <w:pPr>
        <w:spacing w:after="0" w:line="240" w:lineRule="auto"/>
        <w:jc w:val="both"/>
        <w:rPr>
          <w:rFonts w:ascii="Calibri" w:eastAsiaTheme="majorEastAsia" w:hAnsi="Calibri" w:cs="Calibri"/>
          <w:iCs/>
          <w:sz w:val="20"/>
          <w:szCs w:val="20"/>
        </w:rPr>
      </w:pPr>
      <w:r w:rsidRPr="00BC2143">
        <w:rPr>
          <w:rFonts w:ascii="Calibri" w:eastAsiaTheme="majorEastAsia" w:hAnsi="Calibri" w:cs="Calibri"/>
          <w:iCs/>
          <w:sz w:val="20"/>
          <w:szCs w:val="20"/>
        </w:rPr>
        <w:t xml:space="preserve"> </w:t>
      </w:r>
    </w:p>
    <w:p w14:paraId="34855D13" w14:textId="77777777" w:rsidR="005D3B2E" w:rsidRPr="00BC2143" w:rsidRDefault="005D3B2E" w:rsidP="006112AD">
      <w:pPr>
        <w:spacing w:after="0" w:line="240" w:lineRule="auto"/>
        <w:jc w:val="both"/>
        <w:rPr>
          <w:rFonts w:ascii="Calibri" w:eastAsiaTheme="majorEastAsia" w:hAnsi="Calibri" w:cs="Calibri"/>
          <w:iCs/>
          <w:sz w:val="20"/>
          <w:szCs w:val="20"/>
        </w:rPr>
      </w:pPr>
    </w:p>
    <w:p w14:paraId="40DD5063"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noProof/>
          <w:sz w:val="20"/>
          <w:szCs w:val="20"/>
        </w:rPr>
        <w:drawing>
          <wp:inline distT="0" distB="0" distL="0" distR="0" wp14:anchorId="431055A7" wp14:editId="11D56AD2">
            <wp:extent cx="2824851" cy="3329940"/>
            <wp:effectExtent l="0" t="0" r="0" b="3810"/>
            <wp:docPr id="1558558908" name="Picture 1" descr="A flowchar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58908" name="Picture 1" descr="A flowchart with black text&#10;&#10;AI-generated content may be incorrect."/>
                    <pic:cNvPicPr/>
                  </pic:nvPicPr>
                  <pic:blipFill rotWithShape="1">
                    <a:blip r:embed="rId9"/>
                    <a:srcRect t="1953" b="898"/>
                    <a:stretch/>
                  </pic:blipFill>
                  <pic:spPr bwMode="auto">
                    <a:xfrm>
                      <a:off x="0" y="0"/>
                      <a:ext cx="2958739" cy="3487767"/>
                    </a:xfrm>
                    <a:prstGeom prst="rect">
                      <a:avLst/>
                    </a:prstGeom>
                    <a:ln>
                      <a:noFill/>
                    </a:ln>
                    <a:extLst>
                      <a:ext uri="{53640926-AAD7-44D8-BBD7-CCE9431645EC}">
                        <a14:shadowObscured xmlns:a14="http://schemas.microsoft.com/office/drawing/2010/main"/>
                      </a:ext>
                    </a:extLst>
                  </pic:spPr>
                </pic:pic>
              </a:graphicData>
            </a:graphic>
          </wp:inline>
        </w:drawing>
      </w:r>
    </w:p>
    <w:p w14:paraId="0561BFE2" w14:textId="4DC624DD" w:rsidR="0098772B" w:rsidRPr="006112AD" w:rsidRDefault="0098772B" w:rsidP="006112AD">
      <w:pPr>
        <w:pStyle w:val="ListParagraph"/>
        <w:spacing w:line="240" w:lineRule="auto"/>
        <w:ind w:left="0"/>
        <w:jc w:val="center"/>
        <w:rPr>
          <w:rFonts w:ascii="Calibri" w:eastAsiaTheme="majorEastAsia" w:hAnsi="Calibri" w:cs="Calibri"/>
          <w:b/>
          <w:bCs/>
          <w:iCs/>
          <w:sz w:val="20"/>
          <w:szCs w:val="20"/>
        </w:rPr>
      </w:pPr>
      <w:bookmarkStart w:id="93" w:name="_Toc198711471"/>
      <w:bookmarkStart w:id="94" w:name="_Hlk198378019"/>
      <w:r w:rsidRPr="006112AD">
        <w:rPr>
          <w:rStyle w:val="FigureHeadingChar"/>
          <w:rFonts w:ascii="Calibri" w:hAnsi="Calibri" w:cs="Calibri"/>
          <w:sz w:val="20"/>
          <w:szCs w:val="20"/>
        </w:rPr>
        <w:t>Figure 2: Criticality classification</w:t>
      </w:r>
      <w:bookmarkEnd w:id="93"/>
      <w:r w:rsidRPr="006112AD">
        <w:rPr>
          <w:rFonts w:ascii="Calibri" w:eastAsiaTheme="majorEastAsia" w:hAnsi="Calibri" w:cs="Calibri"/>
          <w:b/>
          <w:bCs/>
          <w:iCs/>
          <w:sz w:val="20"/>
          <w:szCs w:val="20"/>
        </w:rPr>
        <w:t xml:space="preserve"> </w:t>
      </w:r>
      <w:bookmarkEnd w:id="94"/>
      <w:r w:rsidRPr="006112AD">
        <w:rPr>
          <w:rFonts w:ascii="Calibri" w:eastAsiaTheme="majorEastAsia" w:hAnsi="Calibri" w:cs="Calibri"/>
          <w:iCs/>
          <w:sz w:val="20"/>
          <w:szCs w:val="20"/>
        </w:rPr>
        <w:t>(Adapted from Beckman et al.</w:t>
      </w:r>
      <w:r w:rsidR="00040157">
        <w:rPr>
          <w:rFonts w:ascii="Calibri" w:eastAsiaTheme="majorEastAsia" w:hAnsi="Calibri" w:cs="Calibri"/>
          <w:iCs/>
          <w:sz w:val="20"/>
          <w:szCs w:val="20"/>
        </w:rPr>
        <w:fldChar w:fldCharType="begin"/>
      </w:r>
      <w:r w:rsidR="00040157">
        <w:rPr>
          <w:rFonts w:ascii="Calibri" w:eastAsiaTheme="majorEastAsia" w:hAnsi="Calibri" w:cs="Calibri"/>
          <w:iCs/>
          <w:sz w:val="20"/>
          <w:szCs w:val="20"/>
        </w:rPr>
        <w:instrText xml:space="preserve"> ADDIN ZOTERO_ITEM CSL_CITATION {"citationID":"s259SlDd","properties":{"formattedCitation":"(7)","plainCitation":"(7)","noteIndex":0},"citationItems":[{"id":5488,"uris":["http://zotero.org/users/3782744/items/XPP7R8S8"],"itemData":{"id":5488,"type":"article-journal","abstract":"Legislation, guidelines and recommendations for blood components related to statistical process control (SPC) and the selection of a quality monitoring (QM) sampling regimen are subject to misinterpretation and lack practical guidance on implementation. The aim of this article is: to review and interpret applicable European legislation and guidelines and to develop an SPC strategy that meets these requirements; and to provide practical guidance on the selection and application of appropriate techniques and the interpretation of resultant blood component QM data. A methodology is presented which utilizes: an algorithm to select an appropriate quality-monitoring strategy for the blood component parameter under consideration; a range of straightforward, validated SPC techniques for variable data and an assessment of process capability (Cpk) and blood component parameter 'criticality' to determine the sampling regimen. The methodology was applied to routine National Health Service Blood and Transplant (NHSBT) blood component data for 2005-2006. Cpk values ranged from 0.22 to &gt;3 and their predicted non-conformance rates were close to those observed (23 to &lt;0.001%). Required sample size ranged from 0.01 to 10%. Chosen techniques identified significant deviation from 'as validated' performance within an appropriate time-scale. Thus the methodology was straightforward to apply and prompted the choice of a clinically and operationally appropriate sampling regimen and analysis for each blood component parameter. This evidence-based, targeted use of SPC for blood component monitoring provides an essential focus on processes with a low capability in achieving their specifications.","container-title":"Transfusion Medicine (Oxford, England)","DOI":"10.1111/j.1365-3148.2009.00942.x","ISSN":"1365-3148","issue":"6","journalAbbreviation":"Transfus Med","language":"eng","note":"PMID: 19761545","page":"329-339","source":"PubMed","title":"Practical guidelines for applying statistical process control to blood component production","volume":"19","author":[{"family":"Beckman","given":"N."},{"family":"Nightingale","given":"M. J."},{"family":"Pamphilon","given":"D."}],"issued":{"date-parts":[["2009",12]]}}}],"schema":"https://github.com/citation-style-language/schema/raw/master/csl-citation.json"} </w:instrText>
      </w:r>
      <w:r w:rsidR="00040157">
        <w:rPr>
          <w:rFonts w:ascii="Calibri" w:eastAsiaTheme="majorEastAsia" w:hAnsi="Calibri" w:cs="Calibri"/>
          <w:iCs/>
          <w:sz w:val="20"/>
          <w:szCs w:val="20"/>
        </w:rPr>
        <w:fldChar w:fldCharType="separate"/>
      </w:r>
      <w:r w:rsidR="00040157" w:rsidRPr="00040157">
        <w:rPr>
          <w:rFonts w:ascii="Calibri" w:hAnsi="Calibri" w:cs="Calibri"/>
          <w:sz w:val="20"/>
        </w:rPr>
        <w:t>(7)</w:t>
      </w:r>
      <w:r w:rsidR="00040157">
        <w:rPr>
          <w:rFonts w:ascii="Calibri" w:eastAsiaTheme="majorEastAsia" w:hAnsi="Calibri" w:cs="Calibri"/>
          <w:iCs/>
          <w:sz w:val="20"/>
          <w:szCs w:val="20"/>
        </w:rPr>
        <w:fldChar w:fldCharType="end"/>
      </w:r>
      <w:r w:rsidRPr="006112AD">
        <w:rPr>
          <w:rFonts w:ascii="Calibri" w:eastAsiaTheme="majorEastAsia" w:hAnsi="Calibri" w:cs="Calibri"/>
          <w:iCs/>
          <w:sz w:val="20"/>
          <w:szCs w:val="20"/>
        </w:rPr>
        <w:t>)</w:t>
      </w:r>
    </w:p>
    <w:p w14:paraId="113DEF9D" w14:textId="77777777" w:rsidR="00521069" w:rsidRDefault="00521069" w:rsidP="006112AD">
      <w:pPr>
        <w:spacing w:after="0" w:line="240" w:lineRule="auto"/>
        <w:jc w:val="both"/>
        <w:rPr>
          <w:rFonts w:ascii="Calibri" w:eastAsiaTheme="majorEastAsia" w:hAnsi="Calibri" w:cs="Calibri"/>
          <w:iCs/>
          <w:sz w:val="20"/>
          <w:szCs w:val="20"/>
        </w:rPr>
      </w:pPr>
    </w:p>
    <w:p w14:paraId="013A9B24" w14:textId="77777777" w:rsidR="005178DA" w:rsidRDefault="005178DA" w:rsidP="006112AD">
      <w:pPr>
        <w:spacing w:after="0" w:line="240" w:lineRule="auto"/>
        <w:jc w:val="both"/>
        <w:rPr>
          <w:rFonts w:ascii="Calibri" w:eastAsiaTheme="majorEastAsia" w:hAnsi="Calibri" w:cs="Calibri"/>
          <w:iCs/>
          <w:sz w:val="20"/>
          <w:szCs w:val="20"/>
        </w:rPr>
      </w:pPr>
    </w:p>
    <w:p w14:paraId="7CA0C9D2" w14:textId="77777777" w:rsidR="005178DA" w:rsidRDefault="005178DA" w:rsidP="006112AD">
      <w:pPr>
        <w:spacing w:after="0" w:line="240" w:lineRule="auto"/>
        <w:jc w:val="both"/>
        <w:rPr>
          <w:rFonts w:ascii="Calibri" w:eastAsiaTheme="majorEastAsia" w:hAnsi="Calibri" w:cs="Calibri"/>
          <w:iCs/>
          <w:sz w:val="20"/>
          <w:szCs w:val="20"/>
        </w:rPr>
      </w:pPr>
    </w:p>
    <w:p w14:paraId="561A08E4" w14:textId="77777777" w:rsidR="005178DA" w:rsidRDefault="005178DA" w:rsidP="006112AD">
      <w:pPr>
        <w:spacing w:after="0" w:line="240" w:lineRule="auto"/>
        <w:jc w:val="both"/>
        <w:rPr>
          <w:rFonts w:ascii="Calibri" w:eastAsiaTheme="majorEastAsia" w:hAnsi="Calibri" w:cs="Calibri"/>
          <w:iCs/>
          <w:sz w:val="20"/>
          <w:szCs w:val="20"/>
        </w:rPr>
      </w:pPr>
    </w:p>
    <w:p w14:paraId="15EAED11" w14:textId="77777777" w:rsidR="005178DA" w:rsidRDefault="005178DA" w:rsidP="006112AD">
      <w:pPr>
        <w:spacing w:after="0" w:line="240" w:lineRule="auto"/>
        <w:jc w:val="both"/>
        <w:rPr>
          <w:rFonts w:ascii="Calibri" w:eastAsiaTheme="majorEastAsia" w:hAnsi="Calibri" w:cs="Calibri"/>
          <w:iCs/>
          <w:sz w:val="20"/>
          <w:szCs w:val="20"/>
        </w:rPr>
      </w:pPr>
    </w:p>
    <w:p w14:paraId="11C462E7" w14:textId="77777777" w:rsidR="005178DA" w:rsidRDefault="005178DA" w:rsidP="006112AD">
      <w:pPr>
        <w:spacing w:after="0" w:line="240" w:lineRule="auto"/>
        <w:jc w:val="both"/>
        <w:rPr>
          <w:rFonts w:ascii="Calibri" w:eastAsiaTheme="majorEastAsia" w:hAnsi="Calibri" w:cs="Calibri"/>
          <w:iCs/>
          <w:sz w:val="20"/>
          <w:szCs w:val="20"/>
        </w:rPr>
      </w:pPr>
    </w:p>
    <w:p w14:paraId="7257B24A" w14:textId="77777777" w:rsidR="005178DA" w:rsidRDefault="005178DA" w:rsidP="006112AD">
      <w:pPr>
        <w:spacing w:after="0" w:line="240" w:lineRule="auto"/>
        <w:jc w:val="both"/>
        <w:rPr>
          <w:rFonts w:ascii="Calibri" w:eastAsiaTheme="majorEastAsia" w:hAnsi="Calibri" w:cs="Calibri"/>
          <w:iCs/>
          <w:sz w:val="20"/>
          <w:szCs w:val="20"/>
        </w:rPr>
      </w:pPr>
    </w:p>
    <w:p w14:paraId="45EE3453" w14:textId="77777777" w:rsidR="005178DA" w:rsidRDefault="005178DA" w:rsidP="006112AD">
      <w:pPr>
        <w:spacing w:after="0" w:line="240" w:lineRule="auto"/>
        <w:jc w:val="both"/>
        <w:rPr>
          <w:rFonts w:ascii="Calibri" w:eastAsiaTheme="majorEastAsia" w:hAnsi="Calibri" w:cs="Calibri"/>
          <w:iCs/>
          <w:sz w:val="20"/>
          <w:szCs w:val="20"/>
        </w:rPr>
      </w:pPr>
    </w:p>
    <w:p w14:paraId="5055A5EF" w14:textId="77777777" w:rsidR="005178DA" w:rsidRDefault="005178DA" w:rsidP="006112AD">
      <w:pPr>
        <w:spacing w:after="0" w:line="240" w:lineRule="auto"/>
        <w:jc w:val="both"/>
        <w:rPr>
          <w:rFonts w:ascii="Calibri" w:eastAsiaTheme="majorEastAsia" w:hAnsi="Calibri" w:cs="Calibri"/>
          <w:iCs/>
          <w:sz w:val="20"/>
          <w:szCs w:val="20"/>
        </w:rPr>
      </w:pPr>
    </w:p>
    <w:p w14:paraId="0CB5FC8D" w14:textId="77777777" w:rsidR="005178DA" w:rsidRPr="006112AD" w:rsidRDefault="005178DA" w:rsidP="006112AD">
      <w:pPr>
        <w:spacing w:after="0" w:line="240" w:lineRule="auto"/>
        <w:jc w:val="both"/>
        <w:rPr>
          <w:rFonts w:ascii="Calibri" w:eastAsiaTheme="majorEastAsia" w:hAnsi="Calibri" w:cs="Calibri"/>
          <w:iCs/>
          <w:sz w:val="20"/>
          <w:szCs w:val="20"/>
        </w:rPr>
      </w:pPr>
    </w:p>
    <w:p w14:paraId="6750E384" w14:textId="7C134B1E" w:rsidR="0098772B" w:rsidRPr="006112AD" w:rsidRDefault="0098772B" w:rsidP="006112AD">
      <w:pPr>
        <w:pStyle w:val="ListParagraph"/>
        <w:spacing w:line="240" w:lineRule="auto"/>
        <w:ind w:left="360"/>
        <w:jc w:val="center"/>
        <w:rPr>
          <w:rFonts w:ascii="Calibri" w:eastAsiaTheme="majorEastAsia" w:hAnsi="Calibri" w:cs="Calibri"/>
          <w:b/>
          <w:bCs/>
          <w:iCs/>
          <w:sz w:val="20"/>
          <w:szCs w:val="20"/>
        </w:rPr>
      </w:pPr>
      <w:bookmarkStart w:id="95" w:name="_Toc198711780"/>
      <w:bookmarkStart w:id="96" w:name="_Hlk198378033"/>
      <w:r w:rsidRPr="006112AD">
        <w:rPr>
          <w:rStyle w:val="TableHeadingChar"/>
          <w:rFonts w:ascii="Calibri" w:hAnsi="Calibri" w:cs="Calibri"/>
          <w:sz w:val="20"/>
          <w:szCs w:val="20"/>
        </w:rPr>
        <w:t xml:space="preserve">Table 1: Determining </w:t>
      </w:r>
      <w:proofErr w:type="spellStart"/>
      <w:r w:rsidRPr="006112AD">
        <w:rPr>
          <w:rStyle w:val="TableHeadingChar"/>
          <w:rFonts w:ascii="Calibri" w:hAnsi="Calibri" w:cs="Calibri"/>
          <w:sz w:val="20"/>
          <w:szCs w:val="20"/>
        </w:rPr>
        <w:t>Cpk</w:t>
      </w:r>
      <w:proofErr w:type="spellEnd"/>
      <w:r w:rsidRPr="006112AD">
        <w:rPr>
          <w:rStyle w:val="TableHeadingChar"/>
          <w:rFonts w:ascii="Calibri" w:hAnsi="Calibri" w:cs="Calibri"/>
          <w:sz w:val="20"/>
          <w:szCs w:val="20"/>
        </w:rPr>
        <w:t xml:space="preserve"> Bandings from Criticality and </w:t>
      </w:r>
      <w:proofErr w:type="spellStart"/>
      <w:r w:rsidRPr="006112AD">
        <w:rPr>
          <w:rStyle w:val="TableHeadingChar"/>
          <w:rFonts w:ascii="Calibri" w:hAnsi="Calibri" w:cs="Calibri"/>
          <w:sz w:val="20"/>
          <w:szCs w:val="20"/>
        </w:rPr>
        <w:t>Cpk</w:t>
      </w:r>
      <w:proofErr w:type="spellEnd"/>
      <w:r w:rsidRPr="006112AD">
        <w:rPr>
          <w:rStyle w:val="TableHeadingChar"/>
          <w:rFonts w:ascii="Calibri" w:hAnsi="Calibri" w:cs="Calibri"/>
          <w:sz w:val="20"/>
          <w:szCs w:val="20"/>
        </w:rPr>
        <w:t xml:space="preserve"> Measurements</w:t>
      </w:r>
      <w:bookmarkEnd w:id="95"/>
      <w:r w:rsidRPr="006112AD">
        <w:rPr>
          <w:rFonts w:ascii="Calibri" w:eastAsiaTheme="majorEastAsia" w:hAnsi="Calibri" w:cs="Calibri"/>
          <w:b/>
          <w:bCs/>
          <w:iCs/>
          <w:sz w:val="20"/>
          <w:szCs w:val="20"/>
        </w:rPr>
        <w:t xml:space="preserve"> </w:t>
      </w:r>
      <w:bookmarkEnd w:id="96"/>
      <w:r w:rsidRPr="006112AD">
        <w:rPr>
          <w:rFonts w:ascii="Calibri" w:eastAsiaTheme="majorEastAsia" w:hAnsi="Calibri" w:cs="Calibri"/>
          <w:iCs/>
          <w:sz w:val="20"/>
          <w:szCs w:val="20"/>
        </w:rPr>
        <w:t>(Ad</w:t>
      </w:r>
      <w:r w:rsidR="006D423E" w:rsidRPr="006112AD">
        <w:rPr>
          <w:rFonts w:ascii="Calibri" w:eastAsiaTheme="majorEastAsia" w:hAnsi="Calibri" w:cs="Calibri"/>
          <w:iCs/>
          <w:sz w:val="20"/>
          <w:szCs w:val="20"/>
        </w:rPr>
        <w:t>o</w:t>
      </w:r>
      <w:r w:rsidRPr="006112AD">
        <w:rPr>
          <w:rFonts w:ascii="Calibri" w:eastAsiaTheme="majorEastAsia" w:hAnsi="Calibri" w:cs="Calibri"/>
          <w:iCs/>
          <w:sz w:val="20"/>
          <w:szCs w:val="20"/>
        </w:rPr>
        <w:t>pted from Beckman</w:t>
      </w:r>
      <w:r w:rsidR="00040157">
        <w:rPr>
          <w:rFonts w:ascii="Calibri" w:eastAsiaTheme="majorEastAsia" w:hAnsi="Calibri" w:cs="Calibri"/>
          <w:iCs/>
          <w:sz w:val="20"/>
          <w:szCs w:val="20"/>
        </w:rPr>
        <w:fldChar w:fldCharType="begin"/>
      </w:r>
      <w:r w:rsidR="00040157">
        <w:rPr>
          <w:rFonts w:ascii="Calibri" w:eastAsiaTheme="majorEastAsia" w:hAnsi="Calibri" w:cs="Calibri"/>
          <w:iCs/>
          <w:sz w:val="20"/>
          <w:szCs w:val="20"/>
        </w:rPr>
        <w:instrText xml:space="preserve"> ADDIN ZOTERO_ITEM CSL_CITATION {"citationID":"nJ1SOBxG","properties":{"formattedCitation":"(7)","plainCitation":"(7)","noteIndex":0},"citationItems":[{"id":5488,"uris":["http://zotero.org/users/3782744/items/XPP7R8S8"],"itemData":{"id":5488,"type":"article-journal","abstract":"Legislation, guidelines and recommendations for blood components related to statistical process control (SPC) and the selection of a quality monitoring (QM) sampling regimen are subject to misinterpretation and lack practical guidance on implementation. The aim of this article is: to review and interpret applicable European legislation and guidelines and to develop an SPC strategy that meets these requirements; and to provide practical guidance on the selection and application of appropriate techniques and the interpretation of resultant blood component QM data. A methodology is presented which utilizes: an algorithm to select an appropriate quality-monitoring strategy for the blood component parameter under consideration; a range of straightforward, validated SPC techniques for variable data and an assessment of process capability (Cpk) and blood component parameter 'criticality' to determine the sampling regimen. The methodology was applied to routine National Health Service Blood and Transplant (NHSBT) blood component data for 2005-2006. Cpk values ranged from 0.22 to &gt;3 and their predicted non-conformance rates were close to those observed (23 to &lt;0.001%). Required sample size ranged from 0.01 to 10%. Chosen techniques identified significant deviation from 'as validated' performance within an appropriate time-scale. Thus the methodology was straightforward to apply and prompted the choice of a clinically and operationally appropriate sampling regimen and analysis for each blood component parameter. This evidence-based, targeted use of SPC for blood component monitoring provides an essential focus on processes with a low capability in achieving their specifications.","container-title":"Transfusion Medicine (Oxford, England)","DOI":"10.1111/j.1365-3148.2009.00942.x","ISSN":"1365-3148","issue":"6","journalAbbreviation":"Transfus Med","language":"eng","note":"PMID: 19761545","page":"329-339","source":"PubMed","title":"Practical guidelines for applying statistical process control to blood component production","volume":"19","author":[{"family":"Beckman","given":"N."},{"family":"Nightingale","given":"M. J."},{"family":"Pamphilon","given":"D."}],"issued":{"date-parts":[["2009",12]]}}}],"schema":"https://github.com/citation-style-language/schema/raw/master/csl-citation.json"} </w:instrText>
      </w:r>
      <w:r w:rsidR="00040157">
        <w:rPr>
          <w:rFonts w:ascii="Calibri" w:eastAsiaTheme="majorEastAsia" w:hAnsi="Calibri" w:cs="Calibri"/>
          <w:iCs/>
          <w:sz w:val="20"/>
          <w:szCs w:val="20"/>
        </w:rPr>
        <w:fldChar w:fldCharType="separate"/>
      </w:r>
      <w:r w:rsidR="00040157" w:rsidRPr="00040157">
        <w:rPr>
          <w:rFonts w:ascii="Calibri" w:hAnsi="Calibri" w:cs="Calibri"/>
          <w:sz w:val="20"/>
        </w:rPr>
        <w:t>(7)</w:t>
      </w:r>
      <w:r w:rsidR="00040157">
        <w:rPr>
          <w:rFonts w:ascii="Calibri" w:eastAsiaTheme="majorEastAsia" w:hAnsi="Calibri" w:cs="Calibri"/>
          <w:iCs/>
          <w:sz w:val="20"/>
          <w:szCs w:val="20"/>
        </w:rPr>
        <w:fldChar w:fldCharType="end"/>
      </w:r>
      <w:r w:rsidRPr="006112AD">
        <w:rPr>
          <w:rFonts w:ascii="Calibri" w:eastAsiaTheme="majorEastAsia" w:hAnsi="Calibri" w:cs="Calibri"/>
          <w:iCs/>
          <w:sz w:val="20"/>
          <w:szCs w:val="20"/>
        </w:rPr>
        <w:t>)</w:t>
      </w:r>
    </w:p>
    <w:tbl>
      <w:tblPr>
        <w:tblStyle w:val="TableGrid"/>
        <w:tblW w:w="8970" w:type="dxa"/>
        <w:jc w:val="center"/>
        <w:tblLayout w:type="fixed"/>
        <w:tblLook w:val="04A0" w:firstRow="1" w:lastRow="0" w:firstColumn="1" w:lastColumn="0" w:noHBand="0" w:noVBand="1"/>
      </w:tblPr>
      <w:tblGrid>
        <w:gridCol w:w="1349"/>
        <w:gridCol w:w="1082"/>
        <w:gridCol w:w="1087"/>
        <w:gridCol w:w="1086"/>
        <w:gridCol w:w="1094"/>
        <w:gridCol w:w="1091"/>
        <w:gridCol w:w="1086"/>
        <w:gridCol w:w="1095"/>
      </w:tblGrid>
      <w:tr w:rsidR="0098772B" w:rsidRPr="006112AD" w14:paraId="72F118BC" w14:textId="77777777" w:rsidTr="00521069">
        <w:trPr>
          <w:trHeight w:val="533"/>
          <w:jc w:val="center"/>
        </w:trPr>
        <w:tc>
          <w:tcPr>
            <w:tcW w:w="1349" w:type="dxa"/>
            <w:vAlign w:val="center"/>
          </w:tcPr>
          <w:p w14:paraId="2535283B"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Specification type</w:t>
            </w:r>
          </w:p>
        </w:tc>
        <w:tc>
          <w:tcPr>
            <w:tcW w:w="7621" w:type="dxa"/>
            <w:gridSpan w:val="7"/>
            <w:vAlign w:val="center"/>
          </w:tcPr>
          <w:p w14:paraId="03551AC8" w14:textId="77777777" w:rsidR="0098772B" w:rsidRPr="006112AD" w:rsidRDefault="0098772B" w:rsidP="006112AD">
            <w:pPr>
              <w:pStyle w:val="ListParagraph"/>
              <w:ind w:left="0"/>
              <w:jc w:val="center"/>
              <w:rPr>
                <w:rFonts w:ascii="Calibri" w:eastAsiaTheme="majorEastAsia" w:hAnsi="Calibri" w:cs="Calibri"/>
                <w:b/>
                <w:bCs/>
                <w:iCs/>
                <w:sz w:val="20"/>
                <w:szCs w:val="20"/>
              </w:rPr>
            </w:pPr>
            <w:proofErr w:type="spellStart"/>
            <w:r w:rsidRPr="006112AD">
              <w:rPr>
                <w:rFonts w:ascii="Calibri" w:eastAsiaTheme="majorEastAsia" w:hAnsi="Calibri" w:cs="Calibri"/>
                <w:b/>
                <w:bCs/>
                <w:iCs/>
                <w:sz w:val="20"/>
                <w:szCs w:val="20"/>
              </w:rPr>
              <w:t>Cpk</w:t>
            </w:r>
            <w:proofErr w:type="spellEnd"/>
            <w:r w:rsidRPr="006112AD">
              <w:rPr>
                <w:rFonts w:ascii="Calibri" w:eastAsiaTheme="majorEastAsia" w:hAnsi="Calibri" w:cs="Calibri"/>
                <w:b/>
                <w:bCs/>
                <w:iCs/>
                <w:sz w:val="20"/>
                <w:szCs w:val="20"/>
              </w:rPr>
              <w:t xml:space="preserve"> values</w:t>
            </w:r>
          </w:p>
        </w:tc>
      </w:tr>
      <w:tr w:rsidR="0098772B" w:rsidRPr="006112AD" w14:paraId="2E5F9CBC" w14:textId="77777777" w:rsidTr="00521069">
        <w:trPr>
          <w:trHeight w:val="533"/>
          <w:jc w:val="center"/>
        </w:trPr>
        <w:tc>
          <w:tcPr>
            <w:tcW w:w="1349" w:type="dxa"/>
            <w:vAlign w:val="center"/>
          </w:tcPr>
          <w:p w14:paraId="264ED957"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Two sided</w:t>
            </w:r>
          </w:p>
        </w:tc>
        <w:tc>
          <w:tcPr>
            <w:tcW w:w="1082" w:type="dxa"/>
            <w:vAlign w:val="center"/>
          </w:tcPr>
          <w:p w14:paraId="39F49E85"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gt;1.47</w:t>
            </w:r>
          </w:p>
        </w:tc>
        <w:tc>
          <w:tcPr>
            <w:tcW w:w="1087" w:type="dxa"/>
            <w:vAlign w:val="center"/>
          </w:tcPr>
          <w:p w14:paraId="78722BD4"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30 - 1.46</w:t>
            </w:r>
          </w:p>
        </w:tc>
        <w:tc>
          <w:tcPr>
            <w:tcW w:w="1086" w:type="dxa"/>
            <w:vAlign w:val="center"/>
          </w:tcPr>
          <w:p w14:paraId="4F086A3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10 – 1.29</w:t>
            </w:r>
          </w:p>
        </w:tc>
        <w:tc>
          <w:tcPr>
            <w:tcW w:w="1094" w:type="dxa"/>
            <w:vAlign w:val="center"/>
          </w:tcPr>
          <w:p w14:paraId="10DF7FB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86 – 1.09</w:t>
            </w:r>
          </w:p>
        </w:tc>
        <w:tc>
          <w:tcPr>
            <w:tcW w:w="1091" w:type="dxa"/>
            <w:vAlign w:val="center"/>
          </w:tcPr>
          <w:p w14:paraId="69348BF7"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54 – 0.85</w:t>
            </w:r>
          </w:p>
        </w:tc>
        <w:tc>
          <w:tcPr>
            <w:tcW w:w="1086" w:type="dxa"/>
            <w:vAlign w:val="center"/>
          </w:tcPr>
          <w:p w14:paraId="1FEA6AC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39 – 0.53</w:t>
            </w:r>
          </w:p>
        </w:tc>
        <w:tc>
          <w:tcPr>
            <w:tcW w:w="1095" w:type="dxa"/>
            <w:vAlign w:val="center"/>
          </w:tcPr>
          <w:p w14:paraId="7F104623"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lt;0.39</w:t>
            </w:r>
          </w:p>
        </w:tc>
      </w:tr>
      <w:tr w:rsidR="0098772B" w:rsidRPr="006112AD" w14:paraId="515FFBB8" w14:textId="77777777" w:rsidTr="00521069">
        <w:trPr>
          <w:trHeight w:val="533"/>
          <w:jc w:val="center"/>
        </w:trPr>
        <w:tc>
          <w:tcPr>
            <w:tcW w:w="1349" w:type="dxa"/>
            <w:vAlign w:val="center"/>
          </w:tcPr>
          <w:p w14:paraId="250CA10E"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One sided</w:t>
            </w:r>
          </w:p>
        </w:tc>
        <w:tc>
          <w:tcPr>
            <w:tcW w:w="1082" w:type="dxa"/>
            <w:vAlign w:val="center"/>
          </w:tcPr>
          <w:p w14:paraId="708B57DF"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gt;1.40</w:t>
            </w:r>
          </w:p>
        </w:tc>
        <w:tc>
          <w:tcPr>
            <w:tcW w:w="1087" w:type="dxa"/>
            <w:vAlign w:val="center"/>
          </w:tcPr>
          <w:p w14:paraId="2CB6F24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23 – 1.39</w:t>
            </w:r>
          </w:p>
        </w:tc>
        <w:tc>
          <w:tcPr>
            <w:tcW w:w="1086" w:type="dxa"/>
            <w:vAlign w:val="center"/>
          </w:tcPr>
          <w:p w14:paraId="0179A022"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1.03 – 1.22</w:t>
            </w:r>
          </w:p>
        </w:tc>
        <w:tc>
          <w:tcPr>
            <w:tcW w:w="1094" w:type="dxa"/>
            <w:vAlign w:val="center"/>
          </w:tcPr>
          <w:p w14:paraId="3200E203"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77 – 1.02</w:t>
            </w:r>
          </w:p>
        </w:tc>
        <w:tc>
          <w:tcPr>
            <w:tcW w:w="1091" w:type="dxa"/>
            <w:vAlign w:val="center"/>
          </w:tcPr>
          <w:p w14:paraId="66EB66A1"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43 – 0.76</w:t>
            </w:r>
          </w:p>
        </w:tc>
        <w:tc>
          <w:tcPr>
            <w:tcW w:w="1086" w:type="dxa"/>
            <w:vAlign w:val="center"/>
          </w:tcPr>
          <w:p w14:paraId="6FCD162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0.21 – 0.42</w:t>
            </w:r>
          </w:p>
        </w:tc>
        <w:tc>
          <w:tcPr>
            <w:tcW w:w="1095" w:type="dxa"/>
            <w:vAlign w:val="center"/>
          </w:tcPr>
          <w:p w14:paraId="29D7A84B"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lt;0.21</w:t>
            </w:r>
          </w:p>
        </w:tc>
      </w:tr>
      <w:tr w:rsidR="0098772B" w:rsidRPr="006112AD" w14:paraId="17C52754" w14:textId="77777777" w:rsidTr="00521069">
        <w:trPr>
          <w:trHeight w:val="533"/>
          <w:jc w:val="center"/>
        </w:trPr>
        <w:tc>
          <w:tcPr>
            <w:tcW w:w="1349" w:type="dxa"/>
            <w:vAlign w:val="center"/>
          </w:tcPr>
          <w:p w14:paraId="6A489DB4"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Parameter criticality</w:t>
            </w:r>
          </w:p>
        </w:tc>
        <w:tc>
          <w:tcPr>
            <w:tcW w:w="7621" w:type="dxa"/>
            <w:gridSpan w:val="7"/>
            <w:vAlign w:val="center"/>
          </w:tcPr>
          <w:p w14:paraId="7ED6F6C0" w14:textId="77777777" w:rsidR="0098772B" w:rsidRPr="006112AD" w:rsidRDefault="0098772B" w:rsidP="006112AD">
            <w:pPr>
              <w:pStyle w:val="ListParagraph"/>
              <w:ind w:left="0"/>
              <w:jc w:val="center"/>
              <w:rPr>
                <w:rFonts w:ascii="Calibri" w:eastAsiaTheme="majorEastAsia" w:hAnsi="Calibri" w:cs="Calibri"/>
                <w:b/>
                <w:bCs/>
                <w:iCs/>
                <w:sz w:val="20"/>
                <w:szCs w:val="20"/>
              </w:rPr>
            </w:pPr>
            <w:proofErr w:type="spellStart"/>
            <w:r w:rsidRPr="006112AD">
              <w:rPr>
                <w:rFonts w:ascii="Calibri" w:eastAsiaTheme="majorEastAsia" w:hAnsi="Calibri" w:cs="Calibri"/>
                <w:b/>
                <w:bCs/>
                <w:iCs/>
                <w:sz w:val="20"/>
                <w:szCs w:val="20"/>
              </w:rPr>
              <w:t>Cpk</w:t>
            </w:r>
            <w:proofErr w:type="spellEnd"/>
            <w:r w:rsidRPr="006112AD">
              <w:rPr>
                <w:rFonts w:ascii="Calibri" w:eastAsiaTheme="majorEastAsia" w:hAnsi="Calibri" w:cs="Calibri"/>
                <w:b/>
                <w:bCs/>
                <w:iCs/>
                <w:sz w:val="20"/>
                <w:szCs w:val="20"/>
              </w:rPr>
              <w:t xml:space="preserve"> banding</w:t>
            </w:r>
          </w:p>
        </w:tc>
      </w:tr>
      <w:tr w:rsidR="0098772B" w:rsidRPr="006112AD" w14:paraId="44D03EDD" w14:textId="77777777" w:rsidTr="00521069">
        <w:trPr>
          <w:trHeight w:val="295"/>
          <w:jc w:val="center"/>
        </w:trPr>
        <w:tc>
          <w:tcPr>
            <w:tcW w:w="1349" w:type="dxa"/>
            <w:vAlign w:val="center"/>
          </w:tcPr>
          <w:p w14:paraId="0182737F"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High</w:t>
            </w:r>
          </w:p>
        </w:tc>
        <w:tc>
          <w:tcPr>
            <w:tcW w:w="2169" w:type="dxa"/>
            <w:gridSpan w:val="2"/>
            <w:vAlign w:val="center"/>
          </w:tcPr>
          <w:p w14:paraId="0495888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86" w:type="dxa"/>
            <w:vAlign w:val="center"/>
          </w:tcPr>
          <w:p w14:paraId="77A3A87D"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4366" w:type="dxa"/>
            <w:gridSpan w:val="4"/>
            <w:vAlign w:val="center"/>
          </w:tcPr>
          <w:p w14:paraId="5C83BC00"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r w:rsidR="0098772B" w:rsidRPr="006112AD" w14:paraId="32662BCD" w14:textId="77777777" w:rsidTr="00521069">
        <w:trPr>
          <w:trHeight w:val="295"/>
          <w:jc w:val="center"/>
        </w:trPr>
        <w:tc>
          <w:tcPr>
            <w:tcW w:w="1349" w:type="dxa"/>
            <w:vAlign w:val="center"/>
          </w:tcPr>
          <w:p w14:paraId="04088F96"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Medium</w:t>
            </w:r>
          </w:p>
        </w:tc>
        <w:tc>
          <w:tcPr>
            <w:tcW w:w="4349" w:type="dxa"/>
            <w:gridSpan w:val="4"/>
            <w:vAlign w:val="center"/>
          </w:tcPr>
          <w:p w14:paraId="5779252A"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91" w:type="dxa"/>
            <w:vAlign w:val="center"/>
          </w:tcPr>
          <w:p w14:paraId="5D939486"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2181" w:type="dxa"/>
            <w:gridSpan w:val="2"/>
            <w:vAlign w:val="center"/>
          </w:tcPr>
          <w:p w14:paraId="01B5B17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r w:rsidR="0098772B" w:rsidRPr="006112AD" w14:paraId="6C183352" w14:textId="77777777" w:rsidTr="00521069">
        <w:trPr>
          <w:trHeight w:val="295"/>
          <w:jc w:val="center"/>
        </w:trPr>
        <w:tc>
          <w:tcPr>
            <w:tcW w:w="1349" w:type="dxa"/>
            <w:vAlign w:val="center"/>
          </w:tcPr>
          <w:p w14:paraId="14AB1DD6" w14:textId="77777777" w:rsidR="0098772B" w:rsidRPr="006112AD" w:rsidRDefault="0098772B" w:rsidP="006112AD">
            <w:pPr>
              <w:pStyle w:val="ListParagraph"/>
              <w:ind w:left="0"/>
              <w:jc w:val="center"/>
              <w:rPr>
                <w:rFonts w:ascii="Calibri" w:eastAsiaTheme="majorEastAsia" w:hAnsi="Calibri" w:cs="Calibri"/>
                <w:b/>
                <w:bCs/>
                <w:iCs/>
                <w:sz w:val="20"/>
                <w:szCs w:val="20"/>
              </w:rPr>
            </w:pPr>
            <w:r w:rsidRPr="006112AD">
              <w:rPr>
                <w:rFonts w:ascii="Calibri" w:eastAsiaTheme="majorEastAsia" w:hAnsi="Calibri" w:cs="Calibri"/>
                <w:b/>
                <w:bCs/>
                <w:iCs/>
                <w:sz w:val="20"/>
                <w:szCs w:val="20"/>
              </w:rPr>
              <w:t>Low</w:t>
            </w:r>
          </w:p>
        </w:tc>
        <w:tc>
          <w:tcPr>
            <w:tcW w:w="5440" w:type="dxa"/>
            <w:gridSpan w:val="5"/>
            <w:vAlign w:val="center"/>
          </w:tcPr>
          <w:p w14:paraId="03A4545E"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Capable</w:t>
            </w:r>
          </w:p>
        </w:tc>
        <w:tc>
          <w:tcPr>
            <w:tcW w:w="1086" w:type="dxa"/>
            <w:vAlign w:val="center"/>
          </w:tcPr>
          <w:p w14:paraId="52454169"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Borderline</w:t>
            </w:r>
          </w:p>
        </w:tc>
        <w:tc>
          <w:tcPr>
            <w:tcW w:w="1095" w:type="dxa"/>
            <w:vAlign w:val="center"/>
          </w:tcPr>
          <w:p w14:paraId="45EB39E0" w14:textId="77777777" w:rsidR="0098772B" w:rsidRPr="006112AD" w:rsidRDefault="0098772B" w:rsidP="006112AD">
            <w:pPr>
              <w:pStyle w:val="ListParagraph"/>
              <w:ind w:left="0"/>
              <w:jc w:val="center"/>
              <w:rPr>
                <w:rFonts w:ascii="Calibri" w:eastAsiaTheme="majorEastAsia" w:hAnsi="Calibri" w:cs="Calibri"/>
                <w:iCs/>
                <w:sz w:val="20"/>
                <w:szCs w:val="20"/>
              </w:rPr>
            </w:pPr>
            <w:r w:rsidRPr="006112AD">
              <w:rPr>
                <w:rFonts w:ascii="Calibri" w:eastAsiaTheme="majorEastAsia" w:hAnsi="Calibri" w:cs="Calibri"/>
                <w:iCs/>
                <w:sz w:val="20"/>
                <w:szCs w:val="20"/>
              </w:rPr>
              <w:t>Incapable</w:t>
            </w:r>
          </w:p>
        </w:tc>
      </w:tr>
    </w:tbl>
    <w:p w14:paraId="4E177D77" w14:textId="77777777" w:rsidR="00227E39" w:rsidRDefault="00227E39" w:rsidP="006112AD">
      <w:pPr>
        <w:spacing w:line="240" w:lineRule="auto"/>
        <w:rPr>
          <w:rFonts w:ascii="Calibri" w:hAnsi="Calibri" w:cs="Calibri"/>
          <w:sz w:val="20"/>
          <w:szCs w:val="20"/>
        </w:rPr>
      </w:pPr>
    </w:p>
    <w:p w14:paraId="0DA740AF" w14:textId="77777777" w:rsidR="00075317" w:rsidRPr="006112AD" w:rsidRDefault="00075317" w:rsidP="006112AD">
      <w:pPr>
        <w:spacing w:line="240" w:lineRule="auto"/>
        <w:rPr>
          <w:rFonts w:ascii="Calibri" w:hAnsi="Calibri" w:cs="Calibri"/>
          <w:sz w:val="20"/>
          <w:szCs w:val="20"/>
        </w:rPr>
      </w:pPr>
    </w:p>
    <w:p w14:paraId="53AABACA" w14:textId="77777777" w:rsidR="0002494C" w:rsidRDefault="0098772B" w:rsidP="0002494C">
      <w:pPr>
        <w:pStyle w:val="ListParagraph"/>
        <w:numPr>
          <w:ilvl w:val="0"/>
          <w:numId w:val="38"/>
        </w:numPr>
        <w:spacing w:line="240" w:lineRule="auto"/>
        <w:rPr>
          <w:rFonts w:ascii="Calibri" w:hAnsi="Calibri" w:cs="Calibri"/>
          <w:b/>
          <w:bCs/>
          <w:sz w:val="20"/>
          <w:szCs w:val="20"/>
        </w:rPr>
      </w:pPr>
      <w:bookmarkStart w:id="97" w:name="_Toc199078008"/>
      <w:r w:rsidRPr="0002494C">
        <w:rPr>
          <w:rFonts w:ascii="Calibri" w:hAnsi="Calibri" w:cs="Calibri"/>
          <w:b/>
          <w:bCs/>
          <w:sz w:val="20"/>
          <w:szCs w:val="20"/>
        </w:rPr>
        <w:lastRenderedPageBreak/>
        <w:t>Results</w:t>
      </w:r>
      <w:bookmarkEnd w:id="97"/>
    </w:p>
    <w:p w14:paraId="5542FAA9" w14:textId="1201D916" w:rsidR="00FC5954" w:rsidRPr="0002494C" w:rsidRDefault="00FC5954" w:rsidP="00227E39">
      <w:pPr>
        <w:spacing w:line="240" w:lineRule="auto"/>
        <w:jc w:val="both"/>
        <w:rPr>
          <w:rFonts w:ascii="Calibri" w:hAnsi="Calibri" w:cs="Calibri"/>
          <w:b/>
          <w:bCs/>
          <w:sz w:val="20"/>
          <w:szCs w:val="20"/>
        </w:rPr>
      </w:pPr>
      <w:r w:rsidRPr="0002494C">
        <w:rPr>
          <w:rFonts w:ascii="Calibri" w:hAnsi="Calibri" w:cs="Calibri"/>
          <w:sz w:val="20"/>
          <w:szCs w:val="20"/>
        </w:rPr>
        <w:t>Data were organized by parameter and holding time. Each holding time cohort—SHT</w:t>
      </w:r>
      <w:r w:rsidR="0002494C">
        <w:rPr>
          <w:rFonts w:ascii="Calibri" w:hAnsi="Calibri" w:cs="Calibri"/>
          <w:sz w:val="20"/>
          <w:szCs w:val="20"/>
        </w:rPr>
        <w:t xml:space="preserve"> </w:t>
      </w:r>
      <w:r w:rsidRPr="0002494C">
        <w:rPr>
          <w:rFonts w:ascii="Calibri" w:hAnsi="Calibri" w:cs="Calibri"/>
          <w:sz w:val="20"/>
          <w:szCs w:val="20"/>
        </w:rPr>
        <w:t xml:space="preserve">and LHT—consisted of 100 FFP units. The parameters assessed were plasma volume, RLC, and PC, resulting in six groups: SHT volume, LHT volume, SHT RLC, LHT RLC, SHT PC, and LHT PC. </w:t>
      </w:r>
    </w:p>
    <w:p w14:paraId="05970648" w14:textId="77777777" w:rsidR="00FC5954" w:rsidRDefault="00FC5954" w:rsidP="00227E39">
      <w:pPr>
        <w:pStyle w:val="Heading2"/>
        <w:spacing w:after="0" w:line="240" w:lineRule="auto"/>
        <w:jc w:val="both"/>
        <w:rPr>
          <w:rFonts w:ascii="Calibri" w:hAnsi="Calibri" w:cs="Calibri"/>
          <w:i w:val="0"/>
          <w:sz w:val="20"/>
          <w:szCs w:val="20"/>
          <w:u w:val="none"/>
        </w:rPr>
      </w:pPr>
      <w:r w:rsidRPr="006112AD">
        <w:rPr>
          <w:rFonts w:ascii="Calibri" w:hAnsi="Calibri" w:cs="Calibri"/>
          <w:i w:val="0"/>
          <w:sz w:val="20"/>
          <w:szCs w:val="20"/>
          <w:u w:val="none"/>
        </w:rPr>
        <w:t>Normality of the distributions was evaluated using the Shapiro–Wilk test, which is appropriate for sample sizes under 300, such as those in this study.</w:t>
      </w:r>
    </w:p>
    <w:p w14:paraId="575658E7" w14:textId="77777777" w:rsidR="00540767" w:rsidRPr="00540767" w:rsidRDefault="00540767" w:rsidP="00227E39">
      <w:pPr>
        <w:jc w:val="both"/>
      </w:pPr>
    </w:p>
    <w:p w14:paraId="0B0EBB7E" w14:textId="38DE6B13" w:rsidR="00521069" w:rsidRPr="00540767" w:rsidRDefault="0098772B" w:rsidP="006112AD">
      <w:pPr>
        <w:pStyle w:val="Heading2"/>
        <w:numPr>
          <w:ilvl w:val="1"/>
          <w:numId w:val="38"/>
        </w:numPr>
        <w:spacing w:after="0" w:line="240" w:lineRule="auto"/>
        <w:rPr>
          <w:rFonts w:ascii="Calibri" w:hAnsi="Calibri" w:cs="Calibri"/>
          <w:i w:val="0"/>
          <w:sz w:val="20"/>
          <w:szCs w:val="20"/>
        </w:rPr>
      </w:pPr>
      <w:bookmarkStart w:id="98" w:name="_Toc198372562"/>
      <w:bookmarkStart w:id="99" w:name="_Toc199078010"/>
      <w:r w:rsidRPr="00540767">
        <w:rPr>
          <w:rFonts w:ascii="Calibri" w:hAnsi="Calibri" w:cs="Calibri"/>
          <w:i w:val="0"/>
          <w:sz w:val="20"/>
          <w:szCs w:val="20"/>
          <w:u w:val="none"/>
        </w:rPr>
        <w:t>Volume</w:t>
      </w:r>
      <w:bookmarkEnd w:id="98"/>
      <w:bookmarkEnd w:id="99"/>
    </w:p>
    <w:p w14:paraId="1392DD1F" w14:textId="6E376AEE" w:rsidR="0098772B" w:rsidRPr="006112AD" w:rsidRDefault="0098772B" w:rsidP="006112AD">
      <w:pPr>
        <w:spacing w:line="240" w:lineRule="auto"/>
        <w:jc w:val="both"/>
        <w:rPr>
          <w:rFonts w:ascii="Calibri" w:eastAsiaTheme="majorEastAsia" w:hAnsi="Calibri" w:cs="Calibri"/>
          <w:iCs/>
          <w:sz w:val="20"/>
          <w:szCs w:val="20"/>
        </w:rPr>
      </w:pPr>
      <w:r w:rsidRPr="006112AD">
        <w:rPr>
          <w:rFonts w:ascii="Calibri" w:eastAsiaTheme="majorEastAsia" w:hAnsi="Calibri" w:cs="Calibri"/>
          <w:iCs/>
          <w:sz w:val="20"/>
          <w:szCs w:val="20"/>
        </w:rPr>
        <w:t xml:space="preserve">The mean volume between the two holding time cohorts was calculated and compared. </w:t>
      </w:r>
      <w:r w:rsidRPr="006112AD">
        <w:rPr>
          <w:rFonts w:ascii="Calibri" w:hAnsi="Calibri" w:cs="Calibri"/>
          <w:iCs/>
          <w:sz w:val="20"/>
          <w:szCs w:val="20"/>
        </w:rPr>
        <w:t xml:space="preserve">As </w:t>
      </w:r>
      <w:r w:rsidR="00745129" w:rsidRPr="006112AD">
        <w:rPr>
          <w:rFonts w:ascii="Calibri" w:hAnsi="Calibri" w:cs="Calibri"/>
          <w:iCs/>
          <w:sz w:val="20"/>
          <w:szCs w:val="20"/>
        </w:rPr>
        <w:t xml:space="preserve">shown </w:t>
      </w:r>
      <w:r w:rsidRPr="006112AD">
        <w:rPr>
          <w:rFonts w:ascii="Calibri" w:hAnsi="Calibri" w:cs="Calibri"/>
          <w:iCs/>
          <w:sz w:val="20"/>
          <w:szCs w:val="20"/>
        </w:rPr>
        <w:t xml:space="preserve">in Table </w:t>
      </w:r>
      <w:r w:rsidR="00745129" w:rsidRPr="006112AD">
        <w:rPr>
          <w:rFonts w:ascii="Calibri" w:hAnsi="Calibri" w:cs="Calibri"/>
          <w:iCs/>
          <w:sz w:val="20"/>
          <w:szCs w:val="20"/>
        </w:rPr>
        <w:t>2</w:t>
      </w:r>
      <w:r w:rsidRPr="006112AD">
        <w:rPr>
          <w:rFonts w:ascii="Calibri" w:hAnsi="Calibri" w:cs="Calibri"/>
          <w:iCs/>
          <w:sz w:val="20"/>
          <w:szCs w:val="20"/>
        </w:rPr>
        <w:t xml:space="preserve"> the SHT cohort had a lower mean unit volume of 276ml, whilst that of the LHT cohort was 283ml, with a difference of 7ml.</w:t>
      </w:r>
    </w:p>
    <w:p w14:paraId="0439978D" w14:textId="4D9C566D" w:rsidR="0098772B" w:rsidRPr="006112AD" w:rsidRDefault="0098772B" w:rsidP="006112AD">
      <w:pPr>
        <w:pStyle w:val="TableHeading"/>
        <w:spacing w:line="240" w:lineRule="auto"/>
        <w:rPr>
          <w:rFonts w:ascii="Calibri" w:hAnsi="Calibri" w:cs="Calibri"/>
          <w:sz w:val="20"/>
          <w:szCs w:val="20"/>
        </w:rPr>
      </w:pPr>
      <w:bookmarkStart w:id="100" w:name="_Toc198711781"/>
      <w:bookmarkStart w:id="101" w:name="_Hlk198378191"/>
      <w:r w:rsidRPr="006112AD">
        <w:rPr>
          <w:rFonts w:ascii="Calibri" w:hAnsi="Calibri" w:cs="Calibri"/>
          <w:sz w:val="20"/>
          <w:szCs w:val="20"/>
        </w:rPr>
        <w:t>Table</w:t>
      </w:r>
      <w:r w:rsidR="00745129" w:rsidRPr="006112AD">
        <w:rPr>
          <w:rFonts w:ascii="Calibri" w:hAnsi="Calibri" w:cs="Calibri"/>
          <w:sz w:val="20"/>
          <w:szCs w:val="20"/>
        </w:rPr>
        <w:t xml:space="preserve"> 2</w:t>
      </w:r>
      <w:r w:rsidRPr="006112AD">
        <w:rPr>
          <w:rFonts w:ascii="Calibri" w:hAnsi="Calibri" w:cs="Calibri"/>
          <w:sz w:val="20"/>
          <w:szCs w:val="20"/>
        </w:rPr>
        <w:t>: Mean volumes and Standard Deviation</w:t>
      </w:r>
      <w:bookmarkEnd w:id="100"/>
    </w:p>
    <w:bookmarkEnd w:id="101"/>
    <w:p w14:paraId="7B17D223" w14:textId="42C33932"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eastAsiaTheme="majorEastAsia" w:hAnsi="Calibri" w:cs="Calibri"/>
          <w:iCs/>
          <w:sz w:val="20"/>
          <w:szCs w:val="20"/>
        </w:rPr>
        <w:t>Legend: FFP - Fresh frozen plasma, SHT - short holding time, LHT - long holding time.</w:t>
      </w:r>
    </w:p>
    <w:tbl>
      <w:tblPr>
        <w:tblStyle w:val="TableGrid"/>
        <w:tblW w:w="901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38"/>
        <w:gridCol w:w="1237"/>
        <w:gridCol w:w="3337"/>
        <w:gridCol w:w="3203"/>
      </w:tblGrid>
      <w:tr w:rsidR="0098772B" w:rsidRPr="006112AD" w14:paraId="3EBFE75E" w14:textId="77777777" w:rsidTr="00DB7A2B">
        <w:trPr>
          <w:trHeight w:val="333"/>
        </w:trPr>
        <w:tc>
          <w:tcPr>
            <w:tcW w:w="1238" w:type="dxa"/>
            <w:vAlign w:val="center"/>
          </w:tcPr>
          <w:p w14:paraId="5BE570B7" w14:textId="77777777" w:rsidR="0098772B" w:rsidRPr="006112AD" w:rsidRDefault="0098772B" w:rsidP="006112AD">
            <w:pPr>
              <w:jc w:val="center"/>
              <w:rPr>
                <w:rFonts w:ascii="Calibri" w:hAnsi="Calibri" w:cs="Calibri"/>
                <w:iCs/>
                <w:sz w:val="20"/>
                <w:szCs w:val="20"/>
              </w:rPr>
            </w:pPr>
          </w:p>
        </w:tc>
        <w:tc>
          <w:tcPr>
            <w:tcW w:w="1237" w:type="dxa"/>
            <w:vAlign w:val="bottom"/>
          </w:tcPr>
          <w:p w14:paraId="0C21FAD2"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3337" w:type="dxa"/>
            <w:vAlign w:val="bottom"/>
          </w:tcPr>
          <w:p w14:paraId="0E9FF1B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FFP unit Volume (mL)</w:t>
            </w:r>
          </w:p>
        </w:tc>
        <w:tc>
          <w:tcPr>
            <w:tcW w:w="3203" w:type="dxa"/>
            <w:vAlign w:val="bottom"/>
          </w:tcPr>
          <w:p w14:paraId="29084EB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7D83B9DC" w14:textId="77777777" w:rsidTr="00521069">
        <w:trPr>
          <w:trHeight w:val="333"/>
        </w:trPr>
        <w:tc>
          <w:tcPr>
            <w:tcW w:w="1238" w:type="dxa"/>
            <w:vAlign w:val="center"/>
          </w:tcPr>
          <w:p w14:paraId="631BDFC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237" w:type="dxa"/>
            <w:vAlign w:val="center"/>
          </w:tcPr>
          <w:p w14:paraId="3F64E54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3337" w:type="dxa"/>
            <w:vAlign w:val="center"/>
          </w:tcPr>
          <w:p w14:paraId="1CBDBF86"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76</w:t>
            </w:r>
          </w:p>
        </w:tc>
        <w:tc>
          <w:tcPr>
            <w:tcW w:w="3203" w:type="dxa"/>
            <w:vAlign w:val="center"/>
          </w:tcPr>
          <w:p w14:paraId="36693785"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3.706</w:t>
            </w:r>
          </w:p>
        </w:tc>
      </w:tr>
      <w:tr w:rsidR="0098772B" w:rsidRPr="006112AD" w14:paraId="15E9390C" w14:textId="77777777" w:rsidTr="00521069">
        <w:trPr>
          <w:trHeight w:val="333"/>
        </w:trPr>
        <w:tc>
          <w:tcPr>
            <w:tcW w:w="1238" w:type="dxa"/>
            <w:tcBorders>
              <w:bottom w:val="single" w:sz="4" w:space="0" w:color="auto"/>
            </w:tcBorders>
            <w:vAlign w:val="center"/>
          </w:tcPr>
          <w:p w14:paraId="417E373D"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237" w:type="dxa"/>
            <w:tcBorders>
              <w:bottom w:val="single" w:sz="4" w:space="0" w:color="auto"/>
            </w:tcBorders>
            <w:vAlign w:val="center"/>
          </w:tcPr>
          <w:p w14:paraId="221A04F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3337" w:type="dxa"/>
            <w:tcBorders>
              <w:bottom w:val="single" w:sz="4" w:space="0" w:color="auto"/>
            </w:tcBorders>
            <w:vAlign w:val="center"/>
          </w:tcPr>
          <w:p w14:paraId="5B3E31F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83</w:t>
            </w:r>
          </w:p>
        </w:tc>
        <w:tc>
          <w:tcPr>
            <w:tcW w:w="3203" w:type="dxa"/>
            <w:tcBorders>
              <w:bottom w:val="single" w:sz="4" w:space="0" w:color="auto"/>
            </w:tcBorders>
            <w:vAlign w:val="center"/>
          </w:tcPr>
          <w:p w14:paraId="7C103C60"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3.176</w:t>
            </w:r>
          </w:p>
        </w:tc>
      </w:tr>
    </w:tbl>
    <w:p w14:paraId="002D4B0A" w14:textId="77777777" w:rsidR="0098772B" w:rsidRPr="006112AD" w:rsidRDefault="0098772B" w:rsidP="006112AD">
      <w:pPr>
        <w:spacing w:line="240" w:lineRule="auto"/>
        <w:rPr>
          <w:rFonts w:ascii="Calibri" w:hAnsi="Calibri" w:cs="Calibri"/>
          <w:sz w:val="20"/>
          <w:szCs w:val="20"/>
        </w:rPr>
      </w:pPr>
    </w:p>
    <w:p w14:paraId="15880B77" w14:textId="055E15D3" w:rsidR="0098772B" w:rsidRPr="006112AD" w:rsidRDefault="0098772B" w:rsidP="006112AD">
      <w:pPr>
        <w:spacing w:before="240" w:after="0" w:line="240" w:lineRule="auto"/>
        <w:jc w:val="both"/>
        <w:rPr>
          <w:rFonts w:ascii="Calibri" w:hAnsi="Calibri" w:cs="Calibri"/>
          <w:iCs/>
          <w:sz w:val="20"/>
          <w:szCs w:val="20"/>
        </w:rPr>
      </w:pPr>
      <w:r w:rsidRPr="006112AD">
        <w:rPr>
          <w:rFonts w:ascii="Calibri" w:hAnsi="Calibri" w:cs="Calibri"/>
          <w:iCs/>
          <w:sz w:val="20"/>
          <w:szCs w:val="20"/>
        </w:rPr>
        <w:t>Table 3</w:t>
      </w:r>
      <w:r w:rsidR="005F5925" w:rsidRPr="006112AD">
        <w:rPr>
          <w:rFonts w:ascii="Calibri" w:hAnsi="Calibri" w:cs="Calibri"/>
          <w:iCs/>
          <w:sz w:val="20"/>
          <w:szCs w:val="20"/>
        </w:rPr>
        <w:t xml:space="preserve"> </w:t>
      </w:r>
      <w:r w:rsidRPr="006112AD">
        <w:rPr>
          <w:rFonts w:ascii="Calibri" w:hAnsi="Calibri" w:cs="Calibri"/>
          <w:iCs/>
          <w:sz w:val="20"/>
          <w:szCs w:val="20"/>
        </w:rPr>
        <w:t xml:space="preserve">displays the normality test results for the volume parameter of the SHT and LHT cohorts. The resulting p-value for the SHT cohort was 0.179. This exceeded the 0.05 level of significance and the null hypothesis, which assumed a normal data distribution, was accepted and therefore determined that the set of volumes for this cohort followed a normal distribution. The resulting p-value for the LHT cohort was 0.043, which was just below the 0.05 criterion, therefore indicating that this cohort had a non-normal distribution of volumes.  </w:t>
      </w:r>
    </w:p>
    <w:p w14:paraId="1F2C9CEA" w14:textId="77777777" w:rsidR="0098772B" w:rsidRPr="006112AD" w:rsidRDefault="0098772B" w:rsidP="006112AD">
      <w:pPr>
        <w:spacing w:line="240" w:lineRule="auto"/>
        <w:rPr>
          <w:rFonts w:ascii="Calibri" w:hAnsi="Calibri" w:cs="Calibri"/>
          <w:sz w:val="20"/>
          <w:szCs w:val="20"/>
        </w:rPr>
      </w:pPr>
    </w:p>
    <w:p w14:paraId="0D8C77D4" w14:textId="67663742" w:rsidR="0098772B" w:rsidRPr="006112AD" w:rsidRDefault="0098772B" w:rsidP="006112AD">
      <w:pPr>
        <w:spacing w:after="0" w:line="240" w:lineRule="auto"/>
        <w:jc w:val="center"/>
        <w:rPr>
          <w:rFonts w:ascii="Calibri" w:hAnsi="Calibri" w:cs="Calibri"/>
          <w:iCs/>
          <w:sz w:val="20"/>
          <w:szCs w:val="20"/>
        </w:rPr>
      </w:pPr>
      <w:bookmarkStart w:id="102" w:name="_Hlk198378218"/>
      <w:bookmarkStart w:id="103" w:name="_Toc198711782"/>
      <w:r w:rsidRPr="006112AD">
        <w:rPr>
          <w:rStyle w:val="TableHeadingChar"/>
          <w:rFonts w:ascii="Calibri" w:hAnsi="Calibri" w:cs="Calibri"/>
          <w:sz w:val="20"/>
          <w:szCs w:val="20"/>
        </w:rPr>
        <w:t>Table 3: Test of Normality</w:t>
      </w:r>
      <w:bookmarkEnd w:id="102"/>
      <w:bookmarkEnd w:id="103"/>
    </w:p>
    <w:p w14:paraId="379CF385" w14:textId="17938E64"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FFP - Fresh frozen plasma;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34"/>
        <w:gridCol w:w="1494"/>
        <w:gridCol w:w="1494"/>
        <w:gridCol w:w="1495"/>
      </w:tblGrid>
      <w:tr w:rsidR="0098772B" w:rsidRPr="006112AD" w14:paraId="3268C4A2" w14:textId="77777777" w:rsidTr="009B30C1">
        <w:trPr>
          <w:trHeight w:val="163"/>
          <w:jc w:val="center"/>
        </w:trPr>
        <w:tc>
          <w:tcPr>
            <w:tcW w:w="1134" w:type="dxa"/>
            <w:vAlign w:val="bottom"/>
          </w:tcPr>
          <w:p w14:paraId="1B3701E5" w14:textId="77777777" w:rsidR="0098772B" w:rsidRPr="006112AD" w:rsidRDefault="0098772B" w:rsidP="006112AD">
            <w:pPr>
              <w:jc w:val="center"/>
              <w:rPr>
                <w:rFonts w:ascii="Calibri" w:hAnsi="Calibri" w:cs="Calibri"/>
                <w:iCs/>
                <w:sz w:val="20"/>
                <w:szCs w:val="20"/>
              </w:rPr>
            </w:pPr>
          </w:p>
        </w:tc>
        <w:tc>
          <w:tcPr>
            <w:tcW w:w="4483" w:type="dxa"/>
            <w:gridSpan w:val="3"/>
          </w:tcPr>
          <w:p w14:paraId="28507A1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05D80815" w14:textId="77777777" w:rsidTr="00521069">
        <w:trPr>
          <w:trHeight w:val="317"/>
          <w:jc w:val="center"/>
        </w:trPr>
        <w:tc>
          <w:tcPr>
            <w:tcW w:w="1134" w:type="dxa"/>
            <w:vAlign w:val="center"/>
          </w:tcPr>
          <w:p w14:paraId="784C537D" w14:textId="77777777" w:rsidR="0098772B" w:rsidRPr="006112AD" w:rsidRDefault="0098772B" w:rsidP="006112AD">
            <w:pPr>
              <w:jc w:val="center"/>
              <w:rPr>
                <w:rFonts w:ascii="Calibri" w:hAnsi="Calibri" w:cs="Calibri"/>
                <w:iCs/>
                <w:sz w:val="20"/>
                <w:szCs w:val="20"/>
              </w:rPr>
            </w:pPr>
          </w:p>
        </w:tc>
        <w:tc>
          <w:tcPr>
            <w:tcW w:w="1494" w:type="dxa"/>
            <w:vAlign w:val="center"/>
          </w:tcPr>
          <w:p w14:paraId="232BDE0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494" w:type="dxa"/>
            <w:vAlign w:val="center"/>
          </w:tcPr>
          <w:p w14:paraId="64F21AB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495" w:type="dxa"/>
            <w:vAlign w:val="center"/>
          </w:tcPr>
          <w:p w14:paraId="36F8E78E" w14:textId="27E86715"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276A5958" w14:textId="77777777" w:rsidTr="00521069">
        <w:trPr>
          <w:trHeight w:val="317"/>
          <w:jc w:val="center"/>
        </w:trPr>
        <w:tc>
          <w:tcPr>
            <w:tcW w:w="1134" w:type="dxa"/>
            <w:vAlign w:val="center"/>
          </w:tcPr>
          <w:p w14:paraId="4BBACAC5"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494" w:type="dxa"/>
            <w:vAlign w:val="center"/>
          </w:tcPr>
          <w:p w14:paraId="5801C9CC"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82</w:t>
            </w:r>
          </w:p>
        </w:tc>
        <w:tc>
          <w:tcPr>
            <w:tcW w:w="1494" w:type="dxa"/>
            <w:vAlign w:val="center"/>
          </w:tcPr>
          <w:p w14:paraId="57A775F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495" w:type="dxa"/>
            <w:vAlign w:val="center"/>
          </w:tcPr>
          <w:p w14:paraId="4E658349"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179</w:t>
            </w:r>
          </w:p>
        </w:tc>
      </w:tr>
      <w:tr w:rsidR="0098772B" w:rsidRPr="006112AD" w14:paraId="4021B030" w14:textId="77777777" w:rsidTr="009B30C1">
        <w:trPr>
          <w:trHeight w:val="317"/>
          <w:jc w:val="center"/>
        </w:trPr>
        <w:tc>
          <w:tcPr>
            <w:tcW w:w="1134" w:type="dxa"/>
            <w:tcBorders>
              <w:bottom w:val="single" w:sz="4" w:space="0" w:color="auto"/>
            </w:tcBorders>
            <w:vAlign w:val="center"/>
          </w:tcPr>
          <w:p w14:paraId="35F245E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494" w:type="dxa"/>
            <w:tcBorders>
              <w:bottom w:val="single" w:sz="4" w:space="0" w:color="auto"/>
            </w:tcBorders>
            <w:vAlign w:val="center"/>
          </w:tcPr>
          <w:p w14:paraId="2A71A7CF"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74</w:t>
            </w:r>
          </w:p>
        </w:tc>
        <w:tc>
          <w:tcPr>
            <w:tcW w:w="1494" w:type="dxa"/>
            <w:tcBorders>
              <w:bottom w:val="single" w:sz="4" w:space="0" w:color="auto"/>
            </w:tcBorders>
            <w:vAlign w:val="center"/>
          </w:tcPr>
          <w:p w14:paraId="653F7CB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495" w:type="dxa"/>
            <w:tcBorders>
              <w:bottom w:val="single" w:sz="4" w:space="0" w:color="auto"/>
            </w:tcBorders>
            <w:vAlign w:val="center"/>
          </w:tcPr>
          <w:p w14:paraId="4F9FCA5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43</w:t>
            </w:r>
          </w:p>
        </w:tc>
      </w:tr>
    </w:tbl>
    <w:p w14:paraId="6770F9B3" w14:textId="77777777" w:rsidR="0098772B" w:rsidRDefault="0098772B" w:rsidP="006112AD">
      <w:pPr>
        <w:spacing w:line="240" w:lineRule="auto"/>
        <w:rPr>
          <w:rFonts w:ascii="Calibri" w:hAnsi="Calibri" w:cs="Calibri"/>
          <w:sz w:val="20"/>
          <w:szCs w:val="20"/>
        </w:rPr>
      </w:pPr>
    </w:p>
    <w:p w14:paraId="5FF7F28F" w14:textId="77777777" w:rsidR="00227E39" w:rsidRPr="006112AD" w:rsidRDefault="00227E39" w:rsidP="006112AD">
      <w:pPr>
        <w:spacing w:line="240" w:lineRule="auto"/>
        <w:rPr>
          <w:rFonts w:ascii="Calibri" w:hAnsi="Calibri" w:cs="Calibri"/>
          <w:sz w:val="20"/>
          <w:szCs w:val="20"/>
        </w:rPr>
      </w:pPr>
    </w:p>
    <w:p w14:paraId="34ADFA6D" w14:textId="0362145F" w:rsidR="004B073D"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04" w:name="_Toc198372563"/>
      <w:bookmarkStart w:id="105" w:name="_Toc199078012"/>
      <w:r w:rsidRPr="000462D0">
        <w:rPr>
          <w:rFonts w:ascii="Calibri" w:hAnsi="Calibri" w:cs="Calibri"/>
          <w:i w:val="0"/>
          <w:sz w:val="20"/>
          <w:szCs w:val="20"/>
          <w:u w:val="none"/>
        </w:rPr>
        <w:t>Residual Leucocyte Counts</w:t>
      </w:r>
      <w:bookmarkEnd w:id="104"/>
      <w:bookmarkEnd w:id="105"/>
      <w:r w:rsidRPr="000462D0">
        <w:rPr>
          <w:rFonts w:ascii="Calibri" w:hAnsi="Calibri" w:cs="Calibri"/>
          <w:i w:val="0"/>
          <w:sz w:val="20"/>
          <w:szCs w:val="20"/>
          <w:u w:val="none"/>
        </w:rPr>
        <w:t xml:space="preserve"> </w:t>
      </w:r>
    </w:p>
    <w:p w14:paraId="27C163FC" w14:textId="77777777" w:rsidR="004B073D" w:rsidRPr="006112AD" w:rsidRDefault="004B073D" w:rsidP="006112AD">
      <w:pPr>
        <w:spacing w:after="0" w:line="240" w:lineRule="auto"/>
        <w:rPr>
          <w:rFonts w:ascii="Calibri" w:hAnsi="Calibri" w:cs="Calibri"/>
          <w:sz w:val="20"/>
          <w:szCs w:val="20"/>
        </w:rPr>
      </w:pPr>
    </w:p>
    <w:p w14:paraId="1EFC723B" w14:textId="650CCD12" w:rsidR="0098772B" w:rsidRPr="006112AD" w:rsidRDefault="0098772B" w:rsidP="006112AD">
      <w:pPr>
        <w:pStyle w:val="Heading33"/>
        <w:spacing w:line="240" w:lineRule="auto"/>
        <w:ind w:left="0"/>
        <w:rPr>
          <w:rFonts w:ascii="Calibri" w:hAnsi="Calibri" w:cs="Calibri"/>
          <w:sz w:val="20"/>
          <w:szCs w:val="20"/>
        </w:rPr>
      </w:pPr>
      <w:r w:rsidRPr="006112AD">
        <w:rPr>
          <w:rFonts w:ascii="Calibri" w:hAnsi="Calibri" w:cs="Calibri"/>
          <w:sz w:val="20"/>
          <w:szCs w:val="20"/>
        </w:rPr>
        <w:t xml:space="preserve">As </w:t>
      </w:r>
      <w:r w:rsidR="001B494C" w:rsidRPr="006112AD">
        <w:rPr>
          <w:rFonts w:ascii="Calibri" w:hAnsi="Calibri" w:cs="Calibri"/>
          <w:sz w:val="20"/>
          <w:szCs w:val="20"/>
        </w:rPr>
        <w:t xml:space="preserve">shown in </w:t>
      </w:r>
      <w:r w:rsidRPr="006112AD">
        <w:rPr>
          <w:rFonts w:ascii="Calibri" w:hAnsi="Calibri" w:cs="Calibri"/>
          <w:sz w:val="20"/>
          <w:szCs w:val="20"/>
        </w:rPr>
        <w:t xml:space="preserve">Table </w:t>
      </w:r>
      <w:r w:rsidR="00966389" w:rsidRPr="006112AD">
        <w:rPr>
          <w:rFonts w:ascii="Calibri" w:hAnsi="Calibri" w:cs="Calibri"/>
          <w:sz w:val="20"/>
          <w:szCs w:val="20"/>
        </w:rPr>
        <w:t>4</w:t>
      </w:r>
      <w:r w:rsidRPr="006112AD">
        <w:rPr>
          <w:rFonts w:ascii="Calibri" w:hAnsi="Calibri" w:cs="Calibri"/>
          <w:sz w:val="20"/>
          <w:szCs w:val="20"/>
        </w:rPr>
        <w:t>, the mean RLC of units with a SHT was more than double that of those with</w:t>
      </w:r>
      <w:r w:rsidR="001B494C" w:rsidRPr="006112AD">
        <w:rPr>
          <w:rFonts w:ascii="Calibri" w:hAnsi="Calibri" w:cs="Calibri"/>
          <w:sz w:val="20"/>
          <w:szCs w:val="20"/>
        </w:rPr>
        <w:t>in</w:t>
      </w:r>
      <w:r w:rsidRPr="006112AD">
        <w:rPr>
          <w:rFonts w:ascii="Calibri" w:hAnsi="Calibri" w:cs="Calibri"/>
          <w:sz w:val="20"/>
          <w:szCs w:val="20"/>
        </w:rPr>
        <w:t xml:space="preserve"> </w:t>
      </w:r>
      <w:r w:rsidR="001B494C" w:rsidRPr="006112AD">
        <w:rPr>
          <w:rFonts w:ascii="Calibri" w:hAnsi="Calibri" w:cs="Calibri"/>
          <w:sz w:val="20"/>
          <w:szCs w:val="20"/>
        </w:rPr>
        <w:t xml:space="preserve">the </w:t>
      </w:r>
      <w:r w:rsidRPr="006112AD">
        <w:rPr>
          <w:rFonts w:ascii="Calibri" w:hAnsi="Calibri" w:cs="Calibri"/>
          <w:sz w:val="20"/>
          <w:szCs w:val="20"/>
        </w:rPr>
        <w:t>LHT</w:t>
      </w:r>
      <w:r w:rsidR="001B494C" w:rsidRPr="006112AD">
        <w:rPr>
          <w:rFonts w:ascii="Calibri" w:hAnsi="Calibri" w:cs="Calibri"/>
          <w:sz w:val="20"/>
          <w:szCs w:val="20"/>
        </w:rPr>
        <w:t xml:space="preserve"> cohort</w:t>
      </w:r>
      <w:r w:rsidRPr="006112AD">
        <w:rPr>
          <w:rFonts w:ascii="Calibri" w:hAnsi="Calibri" w:cs="Calibri"/>
          <w:sz w:val="20"/>
          <w:szCs w:val="20"/>
        </w:rPr>
        <w:t xml:space="preserve">. However, both </w:t>
      </w:r>
      <w:proofErr w:type="gramStart"/>
      <w:r w:rsidRPr="006112AD">
        <w:rPr>
          <w:rFonts w:ascii="Calibri" w:hAnsi="Calibri" w:cs="Calibri"/>
          <w:sz w:val="20"/>
          <w:szCs w:val="20"/>
        </w:rPr>
        <w:t>means</w:t>
      </w:r>
      <w:proofErr w:type="gramEnd"/>
      <w:r w:rsidRPr="006112AD">
        <w:rPr>
          <w:rFonts w:ascii="Calibri" w:hAnsi="Calibri" w:cs="Calibri"/>
          <w:sz w:val="20"/>
          <w:szCs w:val="20"/>
        </w:rPr>
        <w:t xml:space="preserve"> were still below the maximum acceptable value of 0.1x10</w:t>
      </w:r>
      <w:r w:rsidRPr="006112AD">
        <w:rPr>
          <w:rFonts w:ascii="Calibri" w:hAnsi="Calibri" w:cs="Calibri"/>
          <w:sz w:val="20"/>
          <w:szCs w:val="20"/>
          <w:vertAlign w:val="superscript"/>
        </w:rPr>
        <w:t>9</w:t>
      </w:r>
      <w:r w:rsidRPr="006112AD">
        <w:rPr>
          <w:rFonts w:ascii="Calibri" w:hAnsi="Calibri" w:cs="Calibri"/>
          <w:sz w:val="20"/>
          <w:szCs w:val="20"/>
        </w:rPr>
        <w:t xml:space="preserve"> cells/L according to the EDQM.</w:t>
      </w:r>
    </w:p>
    <w:p w14:paraId="55B70551" w14:textId="082D113B" w:rsidR="0098772B" w:rsidRPr="006112AD" w:rsidRDefault="0098772B" w:rsidP="006112AD">
      <w:pPr>
        <w:pStyle w:val="TableHeading"/>
        <w:spacing w:line="240" w:lineRule="auto"/>
        <w:rPr>
          <w:rFonts w:ascii="Calibri" w:hAnsi="Calibri" w:cs="Calibri"/>
          <w:sz w:val="20"/>
          <w:szCs w:val="20"/>
        </w:rPr>
      </w:pPr>
      <w:bookmarkStart w:id="106" w:name="_Toc198711783"/>
      <w:bookmarkStart w:id="107" w:name="_Hlk198378274"/>
      <w:r w:rsidRPr="006112AD">
        <w:rPr>
          <w:rFonts w:ascii="Calibri" w:hAnsi="Calibri" w:cs="Calibri"/>
          <w:sz w:val="20"/>
          <w:szCs w:val="20"/>
        </w:rPr>
        <w:t xml:space="preserve">Table </w:t>
      </w:r>
      <w:r w:rsidR="00767507" w:rsidRPr="006112AD">
        <w:rPr>
          <w:rFonts w:ascii="Calibri" w:hAnsi="Calibri" w:cs="Calibri"/>
          <w:sz w:val="20"/>
          <w:szCs w:val="20"/>
        </w:rPr>
        <w:t>4</w:t>
      </w:r>
      <w:r w:rsidR="00227E39">
        <w:rPr>
          <w:rFonts w:ascii="Calibri" w:hAnsi="Calibri" w:cs="Calibri"/>
          <w:sz w:val="20"/>
          <w:szCs w:val="20"/>
        </w:rPr>
        <w:t>:</w:t>
      </w:r>
      <w:r w:rsidRPr="006112AD">
        <w:rPr>
          <w:rFonts w:ascii="Calibri" w:hAnsi="Calibri" w:cs="Calibri"/>
          <w:sz w:val="20"/>
          <w:szCs w:val="20"/>
        </w:rPr>
        <w:t xml:space="preserve"> Descriptive Statistics</w:t>
      </w:r>
      <w:bookmarkEnd w:id="106"/>
    </w:p>
    <w:bookmarkEnd w:id="107"/>
    <w:p w14:paraId="525E72DF" w14:textId="31ACA38E" w:rsidR="0098772B" w:rsidRPr="006112AD" w:rsidRDefault="0098772B" w:rsidP="006112AD">
      <w:pPr>
        <w:spacing w:after="0"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SHT - short holding time, LHT - long holding time.</w:t>
      </w:r>
    </w:p>
    <w:tbl>
      <w:tblPr>
        <w:tblStyle w:val="TableGrid"/>
        <w:tblW w:w="691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49"/>
        <w:gridCol w:w="948"/>
        <w:gridCol w:w="2561"/>
        <w:gridCol w:w="2458"/>
      </w:tblGrid>
      <w:tr w:rsidR="0098772B" w:rsidRPr="006112AD" w14:paraId="316C0DC0" w14:textId="77777777" w:rsidTr="009B30C1">
        <w:trPr>
          <w:trHeight w:val="327"/>
          <w:jc w:val="center"/>
        </w:trPr>
        <w:tc>
          <w:tcPr>
            <w:tcW w:w="949" w:type="dxa"/>
            <w:vAlign w:val="center"/>
          </w:tcPr>
          <w:p w14:paraId="657BA4D3" w14:textId="77777777" w:rsidR="0098772B" w:rsidRPr="006112AD" w:rsidRDefault="0098772B" w:rsidP="006112AD">
            <w:pPr>
              <w:jc w:val="center"/>
              <w:rPr>
                <w:rFonts w:ascii="Calibri" w:hAnsi="Calibri" w:cs="Calibri"/>
                <w:iCs/>
                <w:sz w:val="20"/>
                <w:szCs w:val="20"/>
              </w:rPr>
            </w:pPr>
          </w:p>
        </w:tc>
        <w:tc>
          <w:tcPr>
            <w:tcW w:w="948" w:type="dxa"/>
            <w:vAlign w:val="bottom"/>
          </w:tcPr>
          <w:p w14:paraId="536F19A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2561" w:type="dxa"/>
            <w:vAlign w:val="bottom"/>
          </w:tcPr>
          <w:p w14:paraId="6838F8A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RLC (x10</w:t>
            </w:r>
            <w:r w:rsidRPr="006112AD">
              <w:rPr>
                <w:rFonts w:ascii="Calibri" w:hAnsi="Calibri" w:cs="Calibri"/>
                <w:b/>
                <w:bCs/>
                <w:iCs/>
                <w:sz w:val="20"/>
                <w:szCs w:val="20"/>
                <w:vertAlign w:val="superscript"/>
              </w:rPr>
              <w:t>9</w:t>
            </w:r>
            <w:r w:rsidRPr="006112AD">
              <w:rPr>
                <w:rFonts w:ascii="Calibri" w:hAnsi="Calibri" w:cs="Calibri"/>
                <w:b/>
                <w:bCs/>
                <w:iCs/>
                <w:sz w:val="20"/>
                <w:szCs w:val="20"/>
              </w:rPr>
              <w:t>/L)</w:t>
            </w:r>
          </w:p>
        </w:tc>
        <w:tc>
          <w:tcPr>
            <w:tcW w:w="2458" w:type="dxa"/>
            <w:vAlign w:val="bottom"/>
          </w:tcPr>
          <w:p w14:paraId="6CA92E8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7317EC15" w14:textId="77777777" w:rsidTr="009B30C1">
        <w:trPr>
          <w:trHeight w:val="327"/>
          <w:jc w:val="center"/>
        </w:trPr>
        <w:tc>
          <w:tcPr>
            <w:tcW w:w="949" w:type="dxa"/>
            <w:vAlign w:val="center"/>
          </w:tcPr>
          <w:p w14:paraId="1958448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948" w:type="dxa"/>
            <w:vAlign w:val="center"/>
          </w:tcPr>
          <w:p w14:paraId="6A490D2F"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2561" w:type="dxa"/>
            <w:vAlign w:val="center"/>
          </w:tcPr>
          <w:p w14:paraId="0F8BBBB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29</w:t>
            </w:r>
          </w:p>
        </w:tc>
        <w:tc>
          <w:tcPr>
            <w:tcW w:w="2458" w:type="dxa"/>
            <w:vAlign w:val="center"/>
          </w:tcPr>
          <w:p w14:paraId="7EADF83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40</w:t>
            </w:r>
          </w:p>
        </w:tc>
      </w:tr>
      <w:tr w:rsidR="0098772B" w:rsidRPr="006112AD" w14:paraId="4FB4A054" w14:textId="77777777" w:rsidTr="009B30C1">
        <w:trPr>
          <w:trHeight w:val="327"/>
          <w:jc w:val="center"/>
        </w:trPr>
        <w:tc>
          <w:tcPr>
            <w:tcW w:w="949" w:type="dxa"/>
            <w:tcBorders>
              <w:bottom w:val="single" w:sz="4" w:space="0" w:color="auto"/>
            </w:tcBorders>
            <w:vAlign w:val="center"/>
          </w:tcPr>
          <w:p w14:paraId="77C8D1F1"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948" w:type="dxa"/>
            <w:tcBorders>
              <w:bottom w:val="single" w:sz="4" w:space="0" w:color="auto"/>
            </w:tcBorders>
            <w:vAlign w:val="center"/>
          </w:tcPr>
          <w:p w14:paraId="6E2B158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2561" w:type="dxa"/>
            <w:tcBorders>
              <w:bottom w:val="single" w:sz="4" w:space="0" w:color="auto"/>
            </w:tcBorders>
            <w:vAlign w:val="center"/>
          </w:tcPr>
          <w:p w14:paraId="05E64D3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13</w:t>
            </w:r>
          </w:p>
        </w:tc>
        <w:tc>
          <w:tcPr>
            <w:tcW w:w="2458" w:type="dxa"/>
            <w:tcBorders>
              <w:bottom w:val="single" w:sz="4" w:space="0" w:color="auto"/>
            </w:tcBorders>
            <w:vAlign w:val="center"/>
          </w:tcPr>
          <w:p w14:paraId="6F2DEB9C"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13</w:t>
            </w:r>
          </w:p>
        </w:tc>
      </w:tr>
    </w:tbl>
    <w:p w14:paraId="1B8E4D61" w14:textId="77777777" w:rsidR="004B78CF" w:rsidRPr="006112AD" w:rsidRDefault="004B78CF" w:rsidP="006112AD">
      <w:pPr>
        <w:spacing w:after="0" w:line="240" w:lineRule="auto"/>
        <w:jc w:val="both"/>
        <w:rPr>
          <w:rFonts w:ascii="Calibri" w:hAnsi="Calibri" w:cs="Calibri"/>
          <w:iCs/>
          <w:sz w:val="20"/>
          <w:szCs w:val="20"/>
        </w:rPr>
      </w:pPr>
    </w:p>
    <w:p w14:paraId="2D7BDCB4" w14:textId="4F9B8F27" w:rsidR="0098772B"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The calculated Z scores were used to produce the histograms shown in Figures 3</w:t>
      </w:r>
      <w:r w:rsidR="00705739" w:rsidRPr="006112AD">
        <w:rPr>
          <w:rFonts w:ascii="Calibri" w:hAnsi="Calibri" w:cs="Calibri"/>
          <w:iCs/>
          <w:sz w:val="20"/>
          <w:szCs w:val="20"/>
        </w:rPr>
        <w:t xml:space="preserve"> </w:t>
      </w:r>
      <w:r w:rsidRPr="006112AD">
        <w:rPr>
          <w:rFonts w:ascii="Calibri" w:hAnsi="Calibri" w:cs="Calibri"/>
          <w:iCs/>
          <w:sz w:val="20"/>
          <w:szCs w:val="20"/>
        </w:rPr>
        <w:t xml:space="preserve">and 4, which visually demonstrated that both cohorts had a non-normal distribution of values. In fact, it is evident that both graphs are right-skewed. The same distribution would be observed if the Z score were to be replaced by the RLC of each unit. A threshold of +/- 3 was set to distinguish between statistically normal values, which are within a Z score of +/-3 and outliers which are outside of those limits.   </w:t>
      </w:r>
    </w:p>
    <w:p w14:paraId="0587EAA5" w14:textId="77777777" w:rsidR="00227E39" w:rsidRPr="006112AD" w:rsidRDefault="00227E39" w:rsidP="006112AD">
      <w:pPr>
        <w:spacing w:after="0" w:line="240" w:lineRule="auto"/>
        <w:jc w:val="both"/>
        <w:rPr>
          <w:rFonts w:ascii="Calibri" w:hAnsi="Calibri" w:cs="Calibri"/>
          <w:iCs/>
          <w:sz w:val="20"/>
          <w:szCs w:val="20"/>
        </w:rPr>
      </w:pPr>
    </w:p>
    <w:p w14:paraId="03CEBCD6" w14:textId="62B01E7F" w:rsidR="0098772B" w:rsidRPr="006112AD" w:rsidRDefault="000F73E1" w:rsidP="006112AD">
      <w:pPr>
        <w:spacing w:after="0" w:line="240" w:lineRule="auto"/>
        <w:jc w:val="center"/>
        <w:rPr>
          <w:rFonts w:ascii="Calibri" w:hAnsi="Calibri" w:cs="Calibri"/>
          <w:iCs/>
          <w:sz w:val="20"/>
          <w:szCs w:val="20"/>
        </w:rPr>
      </w:pPr>
      <w:r w:rsidRPr="006B495C">
        <w:rPr>
          <w:rFonts w:ascii="Calibri" w:hAnsi="Calibri" w:cs="Calibri"/>
          <w:iCs/>
          <w:noProof/>
          <w:sz w:val="20"/>
          <w:szCs w:val="20"/>
        </w:rPr>
        <w:drawing>
          <wp:inline distT="0" distB="0" distL="0" distR="0" wp14:anchorId="198EE20E" wp14:editId="1982E67D">
            <wp:extent cx="3330222" cy="2115610"/>
            <wp:effectExtent l="0" t="0" r="3810" b="0"/>
            <wp:docPr id="343043957"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043957" name="Picture 1" descr="A graph with blue bars&#10;&#10;AI-generated content may be incorrect."/>
                    <pic:cNvPicPr/>
                  </pic:nvPicPr>
                  <pic:blipFill>
                    <a:blip r:embed="rId10"/>
                    <a:stretch>
                      <a:fillRect/>
                    </a:stretch>
                  </pic:blipFill>
                  <pic:spPr>
                    <a:xfrm>
                      <a:off x="0" y="0"/>
                      <a:ext cx="3374575" cy="2143787"/>
                    </a:xfrm>
                    <a:prstGeom prst="rect">
                      <a:avLst/>
                    </a:prstGeom>
                  </pic:spPr>
                </pic:pic>
              </a:graphicData>
            </a:graphic>
          </wp:inline>
        </w:drawing>
      </w:r>
    </w:p>
    <w:p w14:paraId="2D2F103F" w14:textId="1DCFA4A2" w:rsidR="0098772B" w:rsidRPr="006112AD" w:rsidRDefault="0098772B" w:rsidP="006112AD">
      <w:pPr>
        <w:pStyle w:val="FigureHeading"/>
        <w:spacing w:line="240" w:lineRule="auto"/>
        <w:rPr>
          <w:rFonts w:ascii="Calibri" w:hAnsi="Calibri" w:cs="Calibri"/>
          <w:sz w:val="20"/>
          <w:szCs w:val="20"/>
        </w:rPr>
      </w:pPr>
      <w:bookmarkStart w:id="108" w:name="_Toc198711475"/>
      <w:bookmarkStart w:id="109" w:name="_Hlk198378360"/>
      <w:bookmarkStart w:id="110" w:name="_Hlk193297203"/>
      <w:r w:rsidRPr="006112AD">
        <w:rPr>
          <w:rFonts w:ascii="Calibri" w:hAnsi="Calibri" w:cs="Calibri"/>
          <w:sz w:val="20"/>
          <w:szCs w:val="20"/>
        </w:rPr>
        <w:t>Figure 3: Z-score distribution (SHT)</w:t>
      </w:r>
      <w:bookmarkEnd w:id="108"/>
    </w:p>
    <w:bookmarkEnd w:id="109"/>
    <w:bookmarkEnd w:id="110"/>
    <w:p w14:paraId="23D43F10"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SHT - short holding time.</w:t>
      </w:r>
    </w:p>
    <w:p w14:paraId="20840116" w14:textId="77777777" w:rsidR="0098772B" w:rsidRPr="006112AD" w:rsidRDefault="0098772B" w:rsidP="006112AD">
      <w:pPr>
        <w:spacing w:line="240" w:lineRule="auto"/>
        <w:jc w:val="center"/>
        <w:rPr>
          <w:rFonts w:ascii="Calibri" w:eastAsiaTheme="majorEastAsia" w:hAnsi="Calibri" w:cs="Calibri"/>
          <w:iCs/>
          <w:sz w:val="20"/>
          <w:szCs w:val="20"/>
        </w:rPr>
      </w:pPr>
    </w:p>
    <w:p w14:paraId="51ED0606" w14:textId="77777777" w:rsidR="0098772B" w:rsidRPr="006112AD" w:rsidRDefault="0098772B" w:rsidP="006112AD">
      <w:pPr>
        <w:spacing w:after="0" w:line="240" w:lineRule="auto"/>
        <w:jc w:val="center"/>
        <w:rPr>
          <w:rFonts w:ascii="Calibri" w:hAnsi="Calibri" w:cs="Calibri"/>
          <w:iCs/>
          <w:sz w:val="20"/>
          <w:szCs w:val="20"/>
        </w:rPr>
      </w:pPr>
    </w:p>
    <w:p w14:paraId="0D0CFBBC" w14:textId="77BA3ABC" w:rsidR="0098772B" w:rsidRPr="006112AD" w:rsidRDefault="00E54B03" w:rsidP="006112AD">
      <w:pPr>
        <w:spacing w:after="0" w:line="240" w:lineRule="auto"/>
        <w:jc w:val="center"/>
        <w:rPr>
          <w:rFonts w:ascii="Calibri" w:hAnsi="Calibri" w:cs="Calibri"/>
          <w:iCs/>
          <w:sz w:val="20"/>
          <w:szCs w:val="20"/>
        </w:rPr>
      </w:pPr>
      <w:r w:rsidRPr="006B495C">
        <w:rPr>
          <w:rFonts w:ascii="Calibri" w:hAnsi="Calibri" w:cs="Calibri"/>
          <w:iCs/>
          <w:noProof/>
          <w:sz w:val="20"/>
          <w:szCs w:val="20"/>
        </w:rPr>
        <w:drawing>
          <wp:inline distT="0" distB="0" distL="0" distR="0" wp14:anchorId="3E6C306A" wp14:editId="578A1E8F">
            <wp:extent cx="3454400" cy="2194497"/>
            <wp:effectExtent l="0" t="0" r="0" b="0"/>
            <wp:docPr id="2026003615"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03615" name="Picture 1" descr="A graph with blue bars&#10;&#10;AI-generated content may be incorrect."/>
                    <pic:cNvPicPr/>
                  </pic:nvPicPr>
                  <pic:blipFill>
                    <a:blip r:embed="rId11"/>
                    <a:stretch>
                      <a:fillRect/>
                    </a:stretch>
                  </pic:blipFill>
                  <pic:spPr>
                    <a:xfrm>
                      <a:off x="0" y="0"/>
                      <a:ext cx="3469895" cy="2204341"/>
                    </a:xfrm>
                    <a:prstGeom prst="rect">
                      <a:avLst/>
                    </a:prstGeom>
                  </pic:spPr>
                </pic:pic>
              </a:graphicData>
            </a:graphic>
          </wp:inline>
        </w:drawing>
      </w:r>
    </w:p>
    <w:p w14:paraId="73C0984E" w14:textId="3C947232" w:rsidR="0098772B" w:rsidRPr="006112AD" w:rsidRDefault="0098772B" w:rsidP="006112AD">
      <w:pPr>
        <w:pStyle w:val="FigureHeading"/>
        <w:spacing w:line="240" w:lineRule="auto"/>
        <w:rPr>
          <w:rFonts w:ascii="Calibri" w:hAnsi="Calibri" w:cs="Calibri"/>
          <w:sz w:val="20"/>
          <w:szCs w:val="20"/>
        </w:rPr>
      </w:pPr>
      <w:bookmarkStart w:id="111" w:name="_Toc198711476"/>
      <w:bookmarkStart w:id="112" w:name="_Hlk198378369"/>
      <w:r w:rsidRPr="006112AD">
        <w:rPr>
          <w:rFonts w:ascii="Calibri" w:hAnsi="Calibri" w:cs="Calibri"/>
          <w:sz w:val="20"/>
          <w:szCs w:val="20"/>
        </w:rPr>
        <w:t>Figure 4: Z-score Distribution (LHT)</w:t>
      </w:r>
      <w:bookmarkEnd w:id="111"/>
    </w:p>
    <w:bookmarkEnd w:id="112"/>
    <w:p w14:paraId="3DB78F65"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r w:rsidRPr="006112AD">
        <w:rPr>
          <w:rFonts w:ascii="Calibri" w:eastAsiaTheme="majorEastAsia" w:hAnsi="Calibri" w:cs="Calibri"/>
          <w:iCs/>
          <w:sz w:val="20"/>
          <w:szCs w:val="20"/>
        </w:rPr>
        <w:t>, LHT - long holding time.</w:t>
      </w:r>
    </w:p>
    <w:p w14:paraId="4865AF0F" w14:textId="33E24BBB" w:rsidR="0098772B"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The probability that the Z score exceeded the threshold of -/+3 by chance was calculated using the function </w:t>
      </w:r>
      <w:proofErr w:type="gramStart"/>
      <w:r w:rsidRPr="006112AD">
        <w:rPr>
          <w:rFonts w:ascii="Calibri" w:hAnsi="Calibri" w:cs="Calibri"/>
          <w:iCs/>
          <w:sz w:val="20"/>
          <w:szCs w:val="20"/>
        </w:rPr>
        <w:t>NORM.S.DIST</w:t>
      </w:r>
      <w:proofErr w:type="gramEnd"/>
      <w:r w:rsidRPr="006112AD">
        <w:rPr>
          <w:rFonts w:ascii="Calibri" w:hAnsi="Calibri" w:cs="Calibri"/>
          <w:iCs/>
          <w:sz w:val="20"/>
          <w:szCs w:val="20"/>
        </w:rPr>
        <w:t xml:space="preserve"> in excel and resulted to be 0.0027 (0.00135 x 2), or 2 in 1000. This probability is measured by calculating the area under the graph of the unshaded areas as shown in Figure 5 on both ends of the curve. </w:t>
      </w:r>
    </w:p>
    <w:p w14:paraId="5791548F" w14:textId="764D4861" w:rsidR="0098772B"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The fact that in 100 observations, 3 Z scores exceeded 3 (3%) for units with a SHT indicates that they are outliers. For units with </w:t>
      </w:r>
      <w:proofErr w:type="gramStart"/>
      <w:r w:rsidRPr="006112AD">
        <w:rPr>
          <w:rFonts w:ascii="Calibri" w:hAnsi="Calibri" w:cs="Calibri"/>
          <w:iCs/>
          <w:sz w:val="20"/>
          <w:szCs w:val="20"/>
        </w:rPr>
        <w:t>a</w:t>
      </w:r>
      <w:proofErr w:type="gramEnd"/>
      <w:r w:rsidRPr="006112AD">
        <w:rPr>
          <w:rFonts w:ascii="Calibri" w:hAnsi="Calibri" w:cs="Calibri"/>
          <w:iCs/>
          <w:sz w:val="20"/>
          <w:szCs w:val="20"/>
        </w:rPr>
        <w:t xml:space="preserve"> LHT, only 1 outlier was identified in 100 observations (1%).  These outliers can be seen on the far right of the histograms in Figures 3 and 4. All other values were within the Z score values of -3 and 3.</w:t>
      </w:r>
    </w:p>
    <w:p w14:paraId="334A0DCC" w14:textId="77777777" w:rsidR="000462D0" w:rsidRPr="006112AD" w:rsidRDefault="000462D0" w:rsidP="006112AD">
      <w:pPr>
        <w:spacing w:after="0" w:line="240" w:lineRule="auto"/>
        <w:jc w:val="both"/>
        <w:rPr>
          <w:rFonts w:ascii="Calibri" w:hAnsi="Calibri" w:cs="Calibri"/>
          <w:iCs/>
          <w:sz w:val="20"/>
          <w:szCs w:val="20"/>
        </w:rPr>
      </w:pPr>
    </w:p>
    <w:p w14:paraId="7D65DAFF" w14:textId="0C9B8122" w:rsidR="0098772B" w:rsidRPr="006112AD" w:rsidRDefault="00375A3B" w:rsidP="006112AD">
      <w:pPr>
        <w:spacing w:after="0" w:line="240" w:lineRule="auto"/>
        <w:jc w:val="center"/>
        <w:rPr>
          <w:rFonts w:ascii="Calibri" w:hAnsi="Calibri" w:cs="Calibri"/>
          <w:iCs/>
          <w:sz w:val="20"/>
          <w:szCs w:val="20"/>
        </w:rPr>
      </w:pPr>
      <w:r w:rsidRPr="006112AD">
        <w:rPr>
          <w:rFonts w:ascii="Calibri" w:hAnsi="Calibri" w:cs="Calibri"/>
          <w:iCs/>
          <w:noProof/>
          <w:sz w:val="20"/>
          <w:szCs w:val="20"/>
        </w:rPr>
        <w:lastRenderedPageBreak/>
        <mc:AlternateContent>
          <mc:Choice Requires="wps">
            <w:drawing>
              <wp:anchor distT="0" distB="0" distL="114300" distR="114300" simplePos="0" relativeHeight="251672576" behindDoc="0" locked="0" layoutInCell="1" allowOverlap="1" wp14:anchorId="01FE84C4" wp14:editId="46EEBD8D">
                <wp:simplePos x="0" y="0"/>
                <wp:positionH relativeFrom="column">
                  <wp:posOffset>1867535</wp:posOffset>
                </wp:positionH>
                <wp:positionV relativeFrom="paragraph">
                  <wp:posOffset>1812290</wp:posOffset>
                </wp:positionV>
                <wp:extent cx="0" cy="194310"/>
                <wp:effectExtent l="0" t="0" r="38100" b="15240"/>
                <wp:wrapNone/>
                <wp:docPr id="453985250" name="Straight Connector 4"/>
                <wp:cNvGraphicFramePr/>
                <a:graphic xmlns:a="http://schemas.openxmlformats.org/drawingml/2006/main">
                  <a:graphicData uri="http://schemas.microsoft.com/office/word/2010/wordprocessingShape">
                    <wps:wsp>
                      <wps:cNvCnPr/>
                      <wps:spPr>
                        <a:xfrm flipV="1">
                          <a:off x="0" y="0"/>
                          <a:ext cx="0" cy="19431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96778C1" id="Straight Connector 4"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147.05pt,142.7pt" to="147.0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" strokecolor="black [3200]" strokeweight="1pt">
                <v:stroke joinstyle="miter"/>
              </v:line>
            </w:pict>
          </mc:Fallback>
        </mc:AlternateContent>
      </w:r>
      <w:r w:rsidRPr="006112AD">
        <w:rPr>
          <w:rFonts w:ascii="Calibri" w:hAnsi="Calibri" w:cs="Calibri"/>
          <w:iCs/>
          <w:noProof/>
          <w:sz w:val="20"/>
          <w:szCs w:val="20"/>
        </w:rPr>
        <mc:AlternateContent>
          <mc:Choice Requires="wps">
            <w:drawing>
              <wp:anchor distT="0" distB="0" distL="114300" distR="114300" simplePos="0" relativeHeight="251673600" behindDoc="0" locked="0" layoutInCell="1" allowOverlap="1" wp14:anchorId="6B15EC3A" wp14:editId="33D3062C">
                <wp:simplePos x="0" y="0"/>
                <wp:positionH relativeFrom="column">
                  <wp:posOffset>4171950</wp:posOffset>
                </wp:positionH>
                <wp:positionV relativeFrom="paragraph">
                  <wp:posOffset>1817733</wp:posOffset>
                </wp:positionV>
                <wp:extent cx="0" cy="194310"/>
                <wp:effectExtent l="0" t="0" r="38100" b="15240"/>
                <wp:wrapNone/>
                <wp:docPr id="632967032" name="Straight Connector 4"/>
                <wp:cNvGraphicFramePr/>
                <a:graphic xmlns:a="http://schemas.openxmlformats.org/drawingml/2006/main">
                  <a:graphicData uri="http://schemas.microsoft.com/office/word/2010/wordprocessingShape">
                    <wps:wsp>
                      <wps:cNvCnPr/>
                      <wps:spPr>
                        <a:xfrm flipV="1">
                          <a:off x="0" y="0"/>
                          <a:ext cx="0" cy="19431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E286728" id="Straight Connector 4"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328.5pt,143.15pt" to="328.5pt,15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" strokecolor="black [3200]" strokeweight="1pt">
                <v:stroke joinstyle="miter"/>
              </v:line>
            </w:pict>
          </mc:Fallback>
        </mc:AlternateContent>
      </w:r>
      <w:r w:rsidRPr="006112AD">
        <w:rPr>
          <w:rFonts w:ascii="Calibri" w:hAnsi="Calibri" w:cs="Calibri"/>
          <w:iCs/>
          <w:noProof/>
          <w:sz w:val="20"/>
          <w:szCs w:val="20"/>
        </w:rPr>
        <mc:AlternateContent>
          <mc:Choice Requires="wps">
            <w:drawing>
              <wp:anchor distT="45720" distB="45720" distL="114300" distR="114300" simplePos="0" relativeHeight="251671552" behindDoc="0" locked="0" layoutInCell="1" allowOverlap="1" wp14:anchorId="6FA89722" wp14:editId="44B5B245">
                <wp:simplePos x="0" y="0"/>
                <wp:positionH relativeFrom="column">
                  <wp:posOffset>3869690</wp:posOffset>
                </wp:positionH>
                <wp:positionV relativeFrom="paragraph">
                  <wp:posOffset>1418953</wp:posOffset>
                </wp:positionV>
                <wp:extent cx="805815" cy="440055"/>
                <wp:effectExtent l="0" t="0" r="0" b="0"/>
                <wp:wrapNone/>
                <wp:docPr id="366888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815" cy="440055"/>
                        </a:xfrm>
                        <a:prstGeom prst="rect">
                          <a:avLst/>
                        </a:prstGeom>
                        <a:noFill/>
                        <a:ln w="9525">
                          <a:noFill/>
                          <a:miter lim="800000"/>
                          <a:headEnd/>
                          <a:tailEnd/>
                        </a:ln>
                      </wps:spPr>
                      <wps:txbx>
                        <w:txbxContent>
                          <w:p w14:paraId="29DC7A03" w14:textId="3169C92A" w:rsidR="0098772B" w:rsidRPr="009B30C1" w:rsidRDefault="0098772B" w:rsidP="00FD1FB0">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A89722" id="_x0000_t202" coordsize="21600,21600" o:spt="202" path="m,l,21600r21600,l21600,xe">
                <v:stroke joinstyle="miter"/>
                <v:path gradientshapeok="t" o:connecttype="rect"/>
              </v:shapetype>
              <v:shape id="Text Box 2" o:spid="_x0000_s1026" type="#_x0000_t202" style="position:absolute;left:0;text-align:left;margin-left:304.7pt;margin-top:111.75pt;width:63.45pt;height:34.6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" filled="f" stroked="f">
                <v:textbox>
                  <w:txbxContent>
                    <w:p w14:paraId="29DC7A03" w14:textId="3169C92A" w:rsidR="0098772B" w:rsidRPr="009B30C1" w:rsidRDefault="0098772B" w:rsidP="00FD1FB0">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v:textbox>
              </v:shape>
            </w:pict>
          </mc:Fallback>
        </mc:AlternateContent>
      </w:r>
      <w:r w:rsidR="005178DA" w:rsidRPr="006112AD">
        <w:rPr>
          <w:rFonts w:ascii="Calibri" w:hAnsi="Calibri" w:cs="Calibri"/>
          <w:iCs/>
          <w:noProof/>
          <w:sz w:val="20"/>
          <w:szCs w:val="20"/>
        </w:rPr>
        <mc:AlternateContent>
          <mc:Choice Requires="wps">
            <w:drawing>
              <wp:anchor distT="45720" distB="45720" distL="114300" distR="114300" simplePos="0" relativeHeight="251670528" behindDoc="0" locked="0" layoutInCell="1" allowOverlap="1" wp14:anchorId="1E3552D8" wp14:editId="3DF3E3D5">
                <wp:simplePos x="0" y="0"/>
                <wp:positionH relativeFrom="column">
                  <wp:posOffset>1552575</wp:posOffset>
                </wp:positionH>
                <wp:positionV relativeFrom="paragraph">
                  <wp:posOffset>1423670</wp:posOffset>
                </wp:positionV>
                <wp:extent cx="805815" cy="440055"/>
                <wp:effectExtent l="0" t="0" r="0" b="0"/>
                <wp:wrapNone/>
                <wp:docPr id="4662785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815" cy="440055"/>
                        </a:xfrm>
                        <a:prstGeom prst="rect">
                          <a:avLst/>
                        </a:prstGeom>
                        <a:noFill/>
                        <a:ln w="9525">
                          <a:noFill/>
                          <a:miter lim="800000"/>
                          <a:headEnd/>
                          <a:tailEnd/>
                        </a:ln>
                      </wps:spPr>
                      <wps:txbx>
                        <w:txbxContent>
                          <w:p w14:paraId="324CF4B1" w14:textId="256F8D53" w:rsidR="0098772B" w:rsidRPr="009B30C1" w:rsidRDefault="0098772B">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3552D8" id="_x0000_s1027" type="#_x0000_t202" style="position:absolute;left:0;text-align:left;margin-left:122.25pt;margin-top:112.1pt;width:63.45pt;height:34.6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" filled="f" stroked="f">
                <v:textbox>
                  <w:txbxContent>
                    <w:p w14:paraId="324CF4B1" w14:textId="256F8D53" w:rsidR="0098772B" w:rsidRPr="009B30C1" w:rsidRDefault="0098772B">
                      <w:pPr>
                        <w:rPr>
                          <w:rFonts w:ascii="Times New Roman" w:hAnsi="Times New Roman" w:cs="Times New Roman"/>
                          <w:sz w:val="20"/>
                          <w:szCs w:val="20"/>
                        </w:rPr>
                      </w:pPr>
                      <w:r>
                        <w:rPr>
                          <w:rFonts w:ascii="Times New Roman" w:hAnsi="Times New Roman" w:cs="Times New Roman"/>
                          <w:sz w:val="20"/>
                          <w:szCs w:val="20"/>
                        </w:rPr>
                        <w:t>p-</w:t>
                      </w:r>
                      <w:r w:rsidRPr="009B30C1">
                        <w:rPr>
                          <w:rFonts w:ascii="Times New Roman" w:hAnsi="Times New Roman" w:cs="Times New Roman"/>
                          <w:sz w:val="20"/>
                          <w:szCs w:val="20"/>
                        </w:rPr>
                        <w:t>value = 0.00135</w:t>
                      </w:r>
                    </w:p>
                  </w:txbxContent>
                </v:textbox>
              </v:shape>
            </w:pict>
          </mc:Fallback>
        </mc:AlternateContent>
      </w:r>
      <w:r w:rsidR="0098772B" w:rsidRPr="006112AD">
        <w:rPr>
          <w:rFonts w:ascii="Calibri" w:hAnsi="Calibri" w:cs="Calibri"/>
          <w:noProof/>
          <w:sz w:val="20"/>
          <w:szCs w:val="20"/>
        </w:rPr>
        <w:drawing>
          <wp:inline distT="0" distB="0" distL="0" distR="0" wp14:anchorId="293D573A" wp14:editId="50783E3E">
            <wp:extent cx="3447336" cy="2295805"/>
            <wp:effectExtent l="0" t="0" r="1270" b="0"/>
            <wp:docPr id="235032879" name="Picture 3" descr="A red and blue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32879" name="Picture 3" descr="A red and blue curve&#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3487724" cy="2322702"/>
                    </a:xfrm>
                    <a:prstGeom prst="rect">
                      <a:avLst/>
                    </a:prstGeom>
                    <a:noFill/>
                    <a:ln>
                      <a:noFill/>
                    </a:ln>
                    <a:extLst>
                      <a:ext uri="{53640926-AAD7-44D8-BBD7-CCE9431645EC}">
                        <a14:shadowObscured xmlns:a14="http://schemas.microsoft.com/office/drawing/2010/main"/>
                      </a:ext>
                    </a:extLst>
                  </pic:spPr>
                </pic:pic>
              </a:graphicData>
            </a:graphic>
          </wp:inline>
        </w:drawing>
      </w:r>
    </w:p>
    <w:p w14:paraId="478F5BCD" w14:textId="4F3CDA56" w:rsidR="0098772B" w:rsidRPr="006112AD" w:rsidRDefault="0098772B" w:rsidP="006112AD">
      <w:pPr>
        <w:pStyle w:val="FigureHeading"/>
        <w:spacing w:line="240" w:lineRule="auto"/>
        <w:rPr>
          <w:rFonts w:ascii="Calibri" w:hAnsi="Calibri" w:cs="Calibri"/>
          <w:sz w:val="20"/>
          <w:szCs w:val="20"/>
        </w:rPr>
      </w:pPr>
      <w:bookmarkStart w:id="113" w:name="_Toc198711477"/>
      <w:bookmarkStart w:id="114" w:name="_Hlk198378380"/>
      <w:r w:rsidRPr="006112AD">
        <w:rPr>
          <w:rFonts w:ascii="Calibri" w:hAnsi="Calibri" w:cs="Calibri"/>
          <w:sz w:val="20"/>
          <w:szCs w:val="20"/>
        </w:rPr>
        <w:t>Figure 5: Normal Distribution Curve</w:t>
      </w:r>
      <w:bookmarkEnd w:id="113"/>
    </w:p>
    <w:bookmarkEnd w:id="114"/>
    <w:p w14:paraId="70D6A5FC" w14:textId="2649E63E" w:rsidR="003E5915" w:rsidRPr="006112AD" w:rsidRDefault="0098772B" w:rsidP="000462D0">
      <w:pPr>
        <w:spacing w:after="0" w:line="240" w:lineRule="auto"/>
        <w:jc w:val="center"/>
        <w:rPr>
          <w:rFonts w:ascii="Calibri" w:hAnsi="Calibri" w:cs="Calibri"/>
          <w:iCs/>
          <w:sz w:val="20"/>
          <w:szCs w:val="20"/>
        </w:rPr>
      </w:pPr>
      <w:r w:rsidRPr="006112AD">
        <w:rPr>
          <w:rFonts w:ascii="Calibri" w:hAnsi="Calibri" w:cs="Calibri"/>
          <w:iCs/>
          <w:sz w:val="20"/>
          <w:szCs w:val="20"/>
        </w:rPr>
        <w:t>Normal distribution curve to demonstrate how the probability that values will have a Z-score above or below a certain threshold, in this case +/-3 is calculated. These outliers would be found in the unshaded areas. The total probability would be the p-value multiplied by 2 to add both ends of the curve, thus 0.0027 (0.00135 x 2) in this case.</w:t>
      </w:r>
    </w:p>
    <w:p w14:paraId="76519A99" w14:textId="5F1D5189" w:rsidR="004B78CF"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As can be seen in Table </w:t>
      </w:r>
      <w:r w:rsidR="004974F8" w:rsidRPr="006112AD">
        <w:rPr>
          <w:rFonts w:ascii="Calibri" w:hAnsi="Calibri" w:cs="Calibri"/>
          <w:iCs/>
          <w:sz w:val="20"/>
          <w:szCs w:val="20"/>
        </w:rPr>
        <w:t>5</w:t>
      </w:r>
      <w:r w:rsidRPr="006112AD">
        <w:rPr>
          <w:rFonts w:ascii="Calibri" w:hAnsi="Calibri" w:cs="Calibri"/>
          <w:iCs/>
          <w:sz w:val="20"/>
          <w:szCs w:val="20"/>
        </w:rPr>
        <w:t xml:space="preserve">, the p-values for both RLC cohorts resulted to be &lt;0.001 with regards to RLC. Since the p-values were less than the 0.05 level of significance, the null hypothesis, which assumed a normal data distribution, was rejected and this confirmed that both cohorts followed a non-normal distribution. </w:t>
      </w:r>
    </w:p>
    <w:p w14:paraId="5E040A9B" w14:textId="77777777" w:rsidR="0098772B" w:rsidRPr="006112AD" w:rsidRDefault="0098772B" w:rsidP="006112AD">
      <w:pPr>
        <w:spacing w:after="0" w:line="240" w:lineRule="auto"/>
        <w:jc w:val="both"/>
        <w:rPr>
          <w:rFonts w:ascii="Calibri" w:hAnsi="Calibri" w:cs="Calibri"/>
          <w:iCs/>
          <w:sz w:val="20"/>
          <w:szCs w:val="20"/>
        </w:rPr>
      </w:pPr>
    </w:p>
    <w:p w14:paraId="198A89BD" w14:textId="300B3F59" w:rsidR="0098772B" w:rsidRPr="006112AD" w:rsidRDefault="0098772B" w:rsidP="006112AD">
      <w:pPr>
        <w:pStyle w:val="TableHeading"/>
        <w:spacing w:line="240" w:lineRule="auto"/>
        <w:rPr>
          <w:rFonts w:ascii="Calibri" w:hAnsi="Calibri" w:cs="Calibri"/>
          <w:sz w:val="20"/>
          <w:szCs w:val="20"/>
        </w:rPr>
      </w:pPr>
      <w:bookmarkStart w:id="115" w:name="_Toc198711784"/>
      <w:r w:rsidRPr="006112AD">
        <w:rPr>
          <w:rFonts w:ascii="Calibri" w:hAnsi="Calibri" w:cs="Calibri"/>
          <w:sz w:val="20"/>
          <w:szCs w:val="20"/>
        </w:rPr>
        <w:t xml:space="preserve">Table </w:t>
      </w:r>
      <w:r w:rsidR="004974F8" w:rsidRPr="006112AD">
        <w:rPr>
          <w:rFonts w:ascii="Calibri" w:hAnsi="Calibri" w:cs="Calibri"/>
          <w:sz w:val="20"/>
          <w:szCs w:val="20"/>
        </w:rPr>
        <w:t>5</w:t>
      </w:r>
      <w:r w:rsidRPr="006112AD">
        <w:rPr>
          <w:rFonts w:ascii="Calibri" w:hAnsi="Calibri" w:cs="Calibri"/>
          <w:sz w:val="20"/>
          <w:szCs w:val="20"/>
        </w:rPr>
        <w:t>: Test of Normalit</w:t>
      </w:r>
      <w:r w:rsidR="00107B2B" w:rsidRPr="006112AD">
        <w:rPr>
          <w:rFonts w:ascii="Calibri" w:hAnsi="Calibri" w:cs="Calibri"/>
          <w:sz w:val="20"/>
          <w:szCs w:val="20"/>
        </w:rPr>
        <w:t>y</w:t>
      </w:r>
      <w:bookmarkEnd w:id="115"/>
    </w:p>
    <w:p w14:paraId="72D2E595" w14:textId="1D2CB32A"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e p-value obtained was &lt;0.001 for both cohorts, therefore smaller than the 0.05 level of significance, showing that both data distributions were non-normal.</w:t>
      </w:r>
    </w:p>
    <w:p w14:paraId="1FBE81BD" w14:textId="74CF5C4B"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RLC - Residual leucocyte count,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1309"/>
        <w:gridCol w:w="1309"/>
        <w:gridCol w:w="1310"/>
      </w:tblGrid>
      <w:tr w:rsidR="0098772B" w:rsidRPr="006112AD" w14:paraId="7E169E6A" w14:textId="77777777" w:rsidTr="009B30C1">
        <w:trPr>
          <w:trHeight w:val="122"/>
          <w:jc w:val="center"/>
        </w:trPr>
        <w:tc>
          <w:tcPr>
            <w:tcW w:w="993" w:type="dxa"/>
            <w:vAlign w:val="bottom"/>
          </w:tcPr>
          <w:p w14:paraId="6A83E5D5" w14:textId="77777777" w:rsidR="0098772B" w:rsidRPr="006112AD" w:rsidRDefault="0098772B" w:rsidP="006112AD">
            <w:pPr>
              <w:jc w:val="center"/>
              <w:rPr>
                <w:rFonts w:ascii="Calibri" w:hAnsi="Calibri" w:cs="Calibri"/>
                <w:iCs/>
                <w:sz w:val="20"/>
                <w:szCs w:val="20"/>
              </w:rPr>
            </w:pPr>
          </w:p>
        </w:tc>
        <w:tc>
          <w:tcPr>
            <w:tcW w:w="3928" w:type="dxa"/>
            <w:gridSpan w:val="3"/>
          </w:tcPr>
          <w:p w14:paraId="611502B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048DED83" w14:textId="77777777" w:rsidTr="009B30C1">
        <w:trPr>
          <w:trHeight w:val="122"/>
          <w:jc w:val="center"/>
        </w:trPr>
        <w:tc>
          <w:tcPr>
            <w:tcW w:w="993" w:type="dxa"/>
            <w:vAlign w:val="bottom"/>
          </w:tcPr>
          <w:p w14:paraId="44C84A95" w14:textId="77777777" w:rsidR="0098772B" w:rsidRPr="006112AD" w:rsidRDefault="0098772B" w:rsidP="006112AD">
            <w:pPr>
              <w:jc w:val="center"/>
              <w:rPr>
                <w:rFonts w:ascii="Calibri" w:hAnsi="Calibri" w:cs="Calibri"/>
                <w:iCs/>
                <w:sz w:val="20"/>
                <w:szCs w:val="20"/>
              </w:rPr>
            </w:pPr>
          </w:p>
        </w:tc>
        <w:tc>
          <w:tcPr>
            <w:tcW w:w="1309" w:type="dxa"/>
            <w:vAlign w:val="bottom"/>
          </w:tcPr>
          <w:p w14:paraId="52E21C8E"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309" w:type="dxa"/>
            <w:vAlign w:val="center"/>
          </w:tcPr>
          <w:p w14:paraId="476E590A"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310" w:type="dxa"/>
            <w:vAlign w:val="center"/>
          </w:tcPr>
          <w:p w14:paraId="6F5AAC39" w14:textId="5BA60AA1"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5DE1BD4C" w14:textId="77777777" w:rsidTr="009B30C1">
        <w:trPr>
          <w:trHeight w:val="317"/>
          <w:jc w:val="center"/>
        </w:trPr>
        <w:tc>
          <w:tcPr>
            <w:tcW w:w="993" w:type="dxa"/>
            <w:vAlign w:val="center"/>
          </w:tcPr>
          <w:p w14:paraId="53DD762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309" w:type="dxa"/>
            <w:vAlign w:val="center"/>
          </w:tcPr>
          <w:p w14:paraId="720AC5E1"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535</w:t>
            </w:r>
          </w:p>
        </w:tc>
        <w:tc>
          <w:tcPr>
            <w:tcW w:w="1309" w:type="dxa"/>
            <w:vAlign w:val="center"/>
          </w:tcPr>
          <w:p w14:paraId="2256316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310" w:type="dxa"/>
            <w:vAlign w:val="center"/>
          </w:tcPr>
          <w:p w14:paraId="5FB27FE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r w:rsidR="0098772B" w:rsidRPr="006112AD" w14:paraId="46E40E59" w14:textId="77777777" w:rsidTr="009B30C1">
        <w:trPr>
          <w:trHeight w:val="318"/>
          <w:jc w:val="center"/>
        </w:trPr>
        <w:tc>
          <w:tcPr>
            <w:tcW w:w="993" w:type="dxa"/>
            <w:tcBorders>
              <w:bottom w:val="single" w:sz="4" w:space="0" w:color="auto"/>
            </w:tcBorders>
            <w:vAlign w:val="center"/>
          </w:tcPr>
          <w:p w14:paraId="3827FA88"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309" w:type="dxa"/>
            <w:tcBorders>
              <w:bottom w:val="single" w:sz="4" w:space="0" w:color="auto"/>
            </w:tcBorders>
            <w:vAlign w:val="center"/>
          </w:tcPr>
          <w:p w14:paraId="70C2F8CA"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691</w:t>
            </w:r>
          </w:p>
        </w:tc>
        <w:tc>
          <w:tcPr>
            <w:tcW w:w="1309" w:type="dxa"/>
            <w:tcBorders>
              <w:bottom w:val="single" w:sz="4" w:space="0" w:color="auto"/>
            </w:tcBorders>
            <w:vAlign w:val="center"/>
          </w:tcPr>
          <w:p w14:paraId="02CF3EDE"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310" w:type="dxa"/>
            <w:tcBorders>
              <w:bottom w:val="single" w:sz="4" w:space="0" w:color="auto"/>
            </w:tcBorders>
            <w:vAlign w:val="center"/>
          </w:tcPr>
          <w:p w14:paraId="63AB8A43"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434E6D09" w14:textId="77777777" w:rsidR="0098772B" w:rsidRPr="006112AD" w:rsidRDefault="0098772B" w:rsidP="006112AD">
      <w:pPr>
        <w:spacing w:after="0" w:line="240" w:lineRule="auto"/>
        <w:rPr>
          <w:rFonts w:ascii="Calibri" w:hAnsi="Calibri" w:cs="Calibri"/>
          <w:b/>
          <w:bCs/>
          <w:iCs/>
          <w:sz w:val="20"/>
          <w:szCs w:val="20"/>
        </w:rPr>
      </w:pPr>
    </w:p>
    <w:p w14:paraId="0401AEB7" w14:textId="06F80512" w:rsidR="0098772B" w:rsidRPr="006112AD" w:rsidRDefault="0098772B" w:rsidP="006112AD">
      <w:pPr>
        <w:spacing w:before="240" w:after="0" w:line="240" w:lineRule="auto"/>
        <w:jc w:val="both"/>
        <w:rPr>
          <w:rFonts w:ascii="Calibri" w:hAnsi="Calibri" w:cs="Calibri"/>
          <w:iCs/>
          <w:sz w:val="20"/>
          <w:szCs w:val="20"/>
        </w:rPr>
      </w:pPr>
      <w:r w:rsidRPr="006112AD">
        <w:rPr>
          <w:rFonts w:ascii="Calibri" w:hAnsi="Calibri" w:cs="Calibri"/>
          <w:iCs/>
          <w:sz w:val="20"/>
          <w:szCs w:val="20"/>
        </w:rPr>
        <w:t xml:space="preserve">The Mann-Whitney test also showed a p-value of &lt;0.05 when comparing the two cohorts as can be seen in Table </w:t>
      </w:r>
      <w:r w:rsidR="004974F8" w:rsidRPr="006112AD">
        <w:rPr>
          <w:rFonts w:ascii="Calibri" w:hAnsi="Calibri" w:cs="Calibri"/>
          <w:iCs/>
          <w:sz w:val="20"/>
          <w:szCs w:val="20"/>
        </w:rPr>
        <w:t>6</w:t>
      </w:r>
      <w:r w:rsidRPr="006112AD">
        <w:rPr>
          <w:rFonts w:ascii="Calibri" w:hAnsi="Calibri" w:cs="Calibri"/>
          <w:iCs/>
          <w:sz w:val="20"/>
          <w:szCs w:val="20"/>
        </w:rPr>
        <w:t xml:space="preserve">. Therefore, in this case, the null hypothesis which stated that there is an insignificant difference between the means, was rejected. Hence, there is a significance statistical difference between the means of the two cohorts. </w:t>
      </w:r>
    </w:p>
    <w:p w14:paraId="0905AAF6" w14:textId="77777777" w:rsidR="004974F8" w:rsidRPr="006112AD" w:rsidRDefault="004974F8" w:rsidP="006112AD">
      <w:pPr>
        <w:pStyle w:val="TableHeading"/>
        <w:spacing w:line="240" w:lineRule="auto"/>
        <w:rPr>
          <w:rFonts w:ascii="Calibri" w:hAnsi="Calibri" w:cs="Calibri"/>
          <w:sz w:val="20"/>
          <w:szCs w:val="20"/>
        </w:rPr>
      </w:pPr>
      <w:bookmarkStart w:id="116" w:name="_Hlk198378454"/>
      <w:bookmarkStart w:id="117" w:name="_Toc198711785"/>
    </w:p>
    <w:p w14:paraId="20CA9954" w14:textId="34150019" w:rsidR="0098772B" w:rsidRPr="006112AD" w:rsidRDefault="0098772B" w:rsidP="006112AD">
      <w:pPr>
        <w:pStyle w:val="TableHeading"/>
        <w:spacing w:line="240" w:lineRule="auto"/>
        <w:rPr>
          <w:rFonts w:ascii="Calibri" w:hAnsi="Calibri" w:cs="Calibri"/>
          <w:sz w:val="20"/>
          <w:szCs w:val="20"/>
        </w:rPr>
      </w:pPr>
      <w:r w:rsidRPr="006112AD">
        <w:rPr>
          <w:rFonts w:ascii="Calibri" w:hAnsi="Calibri" w:cs="Calibri"/>
          <w:sz w:val="20"/>
          <w:szCs w:val="20"/>
        </w:rPr>
        <w:t xml:space="preserve">Table </w:t>
      </w:r>
      <w:r w:rsidR="00540767">
        <w:rPr>
          <w:rFonts w:ascii="Calibri" w:hAnsi="Calibri" w:cs="Calibri"/>
          <w:sz w:val="20"/>
          <w:szCs w:val="20"/>
        </w:rPr>
        <w:t>6</w:t>
      </w:r>
      <w:r w:rsidRPr="006112AD">
        <w:rPr>
          <w:rFonts w:ascii="Calibri" w:hAnsi="Calibri" w:cs="Calibri"/>
          <w:sz w:val="20"/>
          <w:szCs w:val="20"/>
        </w:rPr>
        <w:t>: Mann-Whitney Test</w:t>
      </w:r>
      <w:bookmarkEnd w:id="116"/>
      <w:bookmarkEnd w:id="117"/>
    </w:p>
    <w:p w14:paraId="1768DE78" w14:textId="2741C345"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e p-value of &lt;0.001 determined that there was a significant difference between the means of the two holding time cohorts with regards to RLC.</w:t>
      </w:r>
    </w:p>
    <w:p w14:paraId="2D2B68DA" w14:textId="76877134"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RLC - Residual leucocyte coun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40"/>
        <w:gridCol w:w="1640"/>
      </w:tblGrid>
      <w:tr w:rsidR="0098772B" w:rsidRPr="006112AD" w14:paraId="6F04AA8E" w14:textId="77777777" w:rsidTr="009B30C1">
        <w:trPr>
          <w:trHeight w:val="276"/>
          <w:jc w:val="center"/>
        </w:trPr>
        <w:tc>
          <w:tcPr>
            <w:tcW w:w="1640" w:type="dxa"/>
            <w:tcBorders>
              <w:top w:val="single" w:sz="4" w:space="0" w:color="auto"/>
            </w:tcBorders>
            <w:vAlign w:val="center"/>
          </w:tcPr>
          <w:p w14:paraId="75624311" w14:textId="52F27E78"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U-value</w:t>
            </w:r>
          </w:p>
        </w:tc>
        <w:tc>
          <w:tcPr>
            <w:tcW w:w="1640" w:type="dxa"/>
            <w:tcBorders>
              <w:top w:val="single" w:sz="4" w:space="0" w:color="auto"/>
            </w:tcBorders>
            <w:vAlign w:val="center"/>
          </w:tcPr>
          <w:p w14:paraId="55B3D5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058</w:t>
            </w:r>
          </w:p>
        </w:tc>
      </w:tr>
      <w:tr w:rsidR="0098772B" w:rsidRPr="006112AD" w14:paraId="45396FFC" w14:textId="77777777" w:rsidTr="009B30C1">
        <w:trPr>
          <w:trHeight w:val="276"/>
          <w:jc w:val="center"/>
        </w:trPr>
        <w:tc>
          <w:tcPr>
            <w:tcW w:w="1640" w:type="dxa"/>
            <w:tcBorders>
              <w:bottom w:val="single" w:sz="4" w:space="0" w:color="auto"/>
            </w:tcBorders>
            <w:vAlign w:val="center"/>
          </w:tcPr>
          <w:p w14:paraId="210FF9AE" w14:textId="7F0DE40B"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640" w:type="dxa"/>
            <w:tcBorders>
              <w:bottom w:val="single" w:sz="4" w:space="0" w:color="auto"/>
            </w:tcBorders>
            <w:vAlign w:val="center"/>
          </w:tcPr>
          <w:p w14:paraId="7CEA57D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4C35BD1A" w14:textId="77777777" w:rsidR="009275F3" w:rsidRDefault="009275F3" w:rsidP="006112AD">
      <w:pPr>
        <w:spacing w:after="0" w:line="240" w:lineRule="auto"/>
        <w:jc w:val="both"/>
        <w:rPr>
          <w:rFonts w:ascii="Calibri" w:hAnsi="Calibri" w:cs="Calibri"/>
          <w:iCs/>
          <w:sz w:val="20"/>
          <w:szCs w:val="20"/>
        </w:rPr>
      </w:pPr>
    </w:p>
    <w:p w14:paraId="198D8C09" w14:textId="2AB06595" w:rsidR="0098772B" w:rsidRPr="006112AD" w:rsidRDefault="0098772B" w:rsidP="006112AD">
      <w:pPr>
        <w:spacing w:after="0" w:line="240" w:lineRule="auto"/>
        <w:jc w:val="both"/>
        <w:rPr>
          <w:rFonts w:ascii="Calibri" w:hAnsi="Calibri" w:cs="Calibri"/>
          <w:iCs/>
          <w:sz w:val="20"/>
          <w:szCs w:val="20"/>
        </w:rPr>
      </w:pPr>
      <w:r w:rsidRPr="006112AD">
        <w:rPr>
          <w:rFonts w:ascii="Calibri" w:hAnsi="Calibri" w:cs="Calibri"/>
          <w:iCs/>
          <w:sz w:val="20"/>
          <w:szCs w:val="20"/>
        </w:rPr>
        <w:t xml:space="preserve">The error bar graph in Figure 6 displays the 95% confidence interval for the actual mean RLC for short and long holding times respectively. The fact that the two confidence intervals, represented by the whiskers in the figure, do not overlap, indicates that the mean RLC for units with a SHT is significantly larger than the corresponding mean RLC for the LHT cohort. The lower limit for the SHT cohort is larger than the higher limit of the LHT cohort as shown by the whiskers on the graph. It can also be noted that the SHT bar is much higher, showing that there was a wider range of values, whereas the LHT cohort had more consistent values within a smaller range.  </w:t>
      </w:r>
    </w:p>
    <w:p w14:paraId="6641EF56" w14:textId="77777777" w:rsidR="0098772B" w:rsidRPr="006112AD" w:rsidRDefault="0098772B" w:rsidP="006112AD">
      <w:pPr>
        <w:spacing w:after="0" w:line="240" w:lineRule="auto"/>
        <w:jc w:val="both"/>
        <w:rPr>
          <w:rFonts w:ascii="Calibri" w:hAnsi="Calibri" w:cs="Calibri"/>
          <w:iCs/>
          <w:sz w:val="20"/>
          <w:szCs w:val="20"/>
        </w:rPr>
      </w:pPr>
    </w:p>
    <w:p w14:paraId="121EB438" w14:textId="22912AE1" w:rsidR="0098772B" w:rsidRPr="006112AD" w:rsidRDefault="0074437E" w:rsidP="006112AD">
      <w:pPr>
        <w:spacing w:after="0" w:line="240" w:lineRule="auto"/>
        <w:jc w:val="center"/>
        <w:rPr>
          <w:rFonts w:ascii="Calibri" w:hAnsi="Calibri" w:cs="Calibri"/>
          <w:b/>
          <w:bCs/>
          <w:iCs/>
          <w:sz w:val="20"/>
          <w:szCs w:val="20"/>
        </w:rPr>
      </w:pPr>
      <w:bookmarkStart w:id="118" w:name="_Hlk198378477"/>
      <w:r w:rsidRPr="006B495C">
        <w:rPr>
          <w:rFonts w:ascii="Calibri" w:hAnsi="Calibri" w:cs="Calibri"/>
          <w:b/>
          <w:bCs/>
          <w:iCs/>
          <w:noProof/>
          <w:sz w:val="20"/>
          <w:szCs w:val="20"/>
        </w:rPr>
        <w:lastRenderedPageBreak/>
        <w:drawing>
          <wp:inline distT="0" distB="0" distL="0" distR="0" wp14:anchorId="3626BA1A" wp14:editId="06BE5269">
            <wp:extent cx="3568336" cy="2150972"/>
            <wp:effectExtent l="0" t="0" r="0" b="1905"/>
            <wp:docPr id="1239728899" name="Picture 1" descr="A graph of error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28899" name="Picture 1" descr="A graph of error bar graph&#10;&#10;AI-generated content may be incorrect."/>
                    <pic:cNvPicPr/>
                  </pic:nvPicPr>
                  <pic:blipFill rotWithShape="1">
                    <a:blip r:embed="rId13"/>
                    <a:srcRect b="5195"/>
                    <a:stretch>
                      <a:fillRect/>
                    </a:stretch>
                  </pic:blipFill>
                  <pic:spPr bwMode="auto">
                    <a:xfrm>
                      <a:off x="0" y="0"/>
                      <a:ext cx="3583342" cy="2160017"/>
                    </a:xfrm>
                    <a:prstGeom prst="rect">
                      <a:avLst/>
                    </a:prstGeom>
                    <a:ln>
                      <a:noFill/>
                    </a:ln>
                    <a:extLst>
                      <a:ext uri="{53640926-AAD7-44D8-BBD7-CCE9431645EC}">
                        <a14:shadowObscured xmlns:a14="http://schemas.microsoft.com/office/drawing/2010/main"/>
                      </a:ext>
                    </a:extLst>
                  </pic:spPr>
                </pic:pic>
              </a:graphicData>
            </a:graphic>
          </wp:inline>
        </w:drawing>
      </w:r>
    </w:p>
    <w:p w14:paraId="14D21BE9" w14:textId="3FF92518" w:rsidR="008660D8" w:rsidRPr="006112AD" w:rsidRDefault="008660D8" w:rsidP="006112AD">
      <w:pPr>
        <w:spacing w:after="0" w:line="240" w:lineRule="auto"/>
        <w:jc w:val="center"/>
        <w:rPr>
          <w:rFonts w:ascii="Calibri" w:hAnsi="Calibri" w:cs="Calibri"/>
          <w:iCs/>
          <w:sz w:val="20"/>
          <w:szCs w:val="20"/>
        </w:rPr>
      </w:pPr>
      <w:bookmarkStart w:id="119" w:name="_Toc198711478"/>
      <w:bookmarkEnd w:id="118"/>
      <w:r w:rsidRPr="006112AD">
        <w:rPr>
          <w:rStyle w:val="FigureHeadingChar"/>
          <w:rFonts w:ascii="Calibri" w:hAnsi="Calibri" w:cs="Calibri"/>
          <w:sz w:val="20"/>
          <w:szCs w:val="20"/>
        </w:rPr>
        <w:t>Figure 6: Error bar graph of RLC cohorts</w:t>
      </w:r>
      <w:bookmarkEnd w:id="119"/>
    </w:p>
    <w:p w14:paraId="3EF4912D" w14:textId="6FEDE419"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This graph allows comparison of the means of two cohorts and visualises the range of values.</w:t>
      </w:r>
    </w:p>
    <w:p w14:paraId="3089BBB1" w14:textId="13447E3C" w:rsidR="0053430B" w:rsidRPr="000462D0" w:rsidRDefault="0098772B" w:rsidP="000462D0">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Legend: RLC - Residual leucocyte count</w:t>
      </w:r>
    </w:p>
    <w:p w14:paraId="36D5658B" w14:textId="2216BFB9" w:rsidR="0098772B"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20" w:name="_Toc198372564"/>
      <w:bookmarkStart w:id="121" w:name="_Toc199078017"/>
      <w:r w:rsidRPr="000462D0">
        <w:rPr>
          <w:rFonts w:ascii="Calibri" w:hAnsi="Calibri" w:cs="Calibri"/>
          <w:i w:val="0"/>
          <w:sz w:val="20"/>
          <w:szCs w:val="20"/>
          <w:u w:val="none"/>
        </w:rPr>
        <w:t>Protein</w:t>
      </w:r>
      <w:bookmarkEnd w:id="120"/>
      <w:r w:rsidR="00845C56" w:rsidRPr="000462D0">
        <w:rPr>
          <w:rFonts w:ascii="Calibri" w:hAnsi="Calibri" w:cs="Calibri"/>
          <w:i w:val="0"/>
          <w:sz w:val="20"/>
          <w:szCs w:val="20"/>
          <w:u w:val="none"/>
        </w:rPr>
        <w:t xml:space="preserve"> Concentrations</w:t>
      </w:r>
      <w:bookmarkEnd w:id="121"/>
      <w:r w:rsidRPr="000462D0">
        <w:rPr>
          <w:rFonts w:ascii="Calibri" w:hAnsi="Calibri" w:cs="Calibri"/>
          <w:i w:val="0"/>
          <w:sz w:val="20"/>
          <w:szCs w:val="20"/>
          <w:u w:val="none"/>
        </w:rPr>
        <w:t xml:space="preserve"> </w:t>
      </w:r>
    </w:p>
    <w:p w14:paraId="1AFFAFF3" w14:textId="29FE89BF"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From the results displayed in Table </w:t>
      </w:r>
      <w:r w:rsidR="004974F8" w:rsidRPr="006112AD">
        <w:rPr>
          <w:rFonts w:ascii="Calibri" w:hAnsi="Calibri" w:cs="Calibri"/>
          <w:iCs/>
          <w:sz w:val="20"/>
          <w:szCs w:val="20"/>
        </w:rPr>
        <w:t>7</w:t>
      </w:r>
      <w:r w:rsidRPr="006112AD">
        <w:rPr>
          <w:rFonts w:ascii="Calibri" w:hAnsi="Calibri" w:cs="Calibri"/>
          <w:iCs/>
          <w:sz w:val="20"/>
          <w:szCs w:val="20"/>
        </w:rPr>
        <w:t xml:space="preserve">, it can be noted that the mean PC of the two cohorts differed by 2.03g/L, with the LHT cohort having a higher concentration of 62.55g/L and that of the SHT cohort being 60.52g/L. </w:t>
      </w:r>
    </w:p>
    <w:p w14:paraId="5E0DC9A1" w14:textId="3B51D1CC" w:rsidR="0098772B" w:rsidRPr="006112AD" w:rsidRDefault="0098772B" w:rsidP="006112AD">
      <w:pPr>
        <w:pStyle w:val="TableHeading"/>
        <w:spacing w:line="240" w:lineRule="auto"/>
        <w:rPr>
          <w:rFonts w:ascii="Calibri" w:hAnsi="Calibri" w:cs="Calibri"/>
          <w:sz w:val="20"/>
          <w:szCs w:val="20"/>
        </w:rPr>
      </w:pPr>
      <w:bookmarkStart w:id="122" w:name="_Toc198711786"/>
      <w:bookmarkStart w:id="123" w:name="_Hlk198378502"/>
      <w:r w:rsidRPr="006112AD">
        <w:rPr>
          <w:rFonts w:ascii="Calibri" w:hAnsi="Calibri" w:cs="Calibri"/>
          <w:sz w:val="20"/>
          <w:szCs w:val="20"/>
        </w:rPr>
        <w:t xml:space="preserve">Table </w:t>
      </w:r>
      <w:r w:rsidR="004974F8" w:rsidRPr="006112AD">
        <w:rPr>
          <w:rFonts w:ascii="Calibri" w:hAnsi="Calibri" w:cs="Calibri"/>
          <w:sz w:val="20"/>
          <w:szCs w:val="20"/>
        </w:rPr>
        <w:t>7</w:t>
      </w:r>
      <w:r w:rsidRPr="006112AD">
        <w:rPr>
          <w:rFonts w:ascii="Calibri" w:hAnsi="Calibri" w:cs="Calibri"/>
          <w:sz w:val="20"/>
          <w:szCs w:val="20"/>
        </w:rPr>
        <w:t>: Descriptive Statistics</w:t>
      </w:r>
      <w:bookmarkEnd w:id="122"/>
    </w:p>
    <w:bookmarkEnd w:id="123"/>
    <w:p w14:paraId="60937AB0" w14:textId="77777777"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PC - protein concentration,</w:t>
      </w:r>
      <w:r w:rsidRPr="006112AD">
        <w:rPr>
          <w:rFonts w:ascii="Calibri" w:eastAsiaTheme="majorEastAsia" w:hAnsi="Calibri" w:cs="Calibri"/>
          <w:iCs/>
          <w:sz w:val="20"/>
          <w:szCs w:val="20"/>
        </w:rPr>
        <w:t xml:space="preserve"> SHT - short holding time, LHT - long holding time.</w:t>
      </w:r>
    </w:p>
    <w:tbl>
      <w:tblPr>
        <w:tblStyle w:val="TableGrid"/>
        <w:tblW w:w="0" w:type="auto"/>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892"/>
        <w:gridCol w:w="1784"/>
        <w:gridCol w:w="1784"/>
        <w:gridCol w:w="2344"/>
      </w:tblGrid>
      <w:tr w:rsidR="0098772B" w:rsidRPr="006112AD" w14:paraId="0C5CCAB0" w14:textId="77777777" w:rsidTr="0053430B">
        <w:trPr>
          <w:trHeight w:val="253"/>
        </w:trPr>
        <w:tc>
          <w:tcPr>
            <w:tcW w:w="892" w:type="dxa"/>
            <w:tcBorders>
              <w:top w:val="nil"/>
            </w:tcBorders>
          </w:tcPr>
          <w:p w14:paraId="14D691C6" w14:textId="77777777" w:rsidR="0098772B" w:rsidRPr="006112AD" w:rsidRDefault="0098772B" w:rsidP="006112AD">
            <w:pPr>
              <w:jc w:val="center"/>
              <w:rPr>
                <w:rFonts w:ascii="Calibri" w:hAnsi="Calibri" w:cs="Calibri"/>
                <w:b/>
                <w:bCs/>
                <w:iCs/>
                <w:sz w:val="20"/>
                <w:szCs w:val="20"/>
              </w:rPr>
            </w:pPr>
          </w:p>
        </w:tc>
        <w:tc>
          <w:tcPr>
            <w:tcW w:w="1784" w:type="dxa"/>
            <w:tcBorders>
              <w:top w:val="nil"/>
            </w:tcBorders>
            <w:vAlign w:val="bottom"/>
          </w:tcPr>
          <w:p w14:paraId="06A3189F"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N</w:t>
            </w:r>
          </w:p>
        </w:tc>
        <w:tc>
          <w:tcPr>
            <w:tcW w:w="1784" w:type="dxa"/>
            <w:tcBorders>
              <w:top w:val="nil"/>
            </w:tcBorders>
            <w:vAlign w:val="bottom"/>
          </w:tcPr>
          <w:p w14:paraId="39F44E60"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Mean PC(g/L)</w:t>
            </w:r>
          </w:p>
        </w:tc>
        <w:tc>
          <w:tcPr>
            <w:tcW w:w="2344" w:type="dxa"/>
            <w:tcBorders>
              <w:top w:val="nil"/>
            </w:tcBorders>
            <w:vAlign w:val="bottom"/>
          </w:tcPr>
          <w:p w14:paraId="6C6F7EB5"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ndard Deviation</w:t>
            </w:r>
          </w:p>
        </w:tc>
      </w:tr>
      <w:tr w:rsidR="0098772B" w:rsidRPr="006112AD" w14:paraId="1EFC7A3F" w14:textId="77777777" w:rsidTr="0053430B">
        <w:trPr>
          <w:trHeight w:val="253"/>
        </w:trPr>
        <w:tc>
          <w:tcPr>
            <w:tcW w:w="892" w:type="dxa"/>
            <w:vAlign w:val="center"/>
          </w:tcPr>
          <w:p w14:paraId="5ED868D3"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784" w:type="dxa"/>
            <w:vAlign w:val="center"/>
          </w:tcPr>
          <w:p w14:paraId="2F3A4AE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784" w:type="dxa"/>
            <w:vAlign w:val="center"/>
          </w:tcPr>
          <w:p w14:paraId="6A58817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60.52</w:t>
            </w:r>
          </w:p>
        </w:tc>
        <w:tc>
          <w:tcPr>
            <w:tcW w:w="2344" w:type="dxa"/>
            <w:vAlign w:val="center"/>
          </w:tcPr>
          <w:p w14:paraId="606BB49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57</w:t>
            </w:r>
          </w:p>
        </w:tc>
      </w:tr>
      <w:tr w:rsidR="0098772B" w:rsidRPr="006112AD" w14:paraId="30567508" w14:textId="77777777" w:rsidTr="0053430B">
        <w:trPr>
          <w:trHeight w:val="253"/>
        </w:trPr>
        <w:tc>
          <w:tcPr>
            <w:tcW w:w="892" w:type="dxa"/>
            <w:vAlign w:val="center"/>
          </w:tcPr>
          <w:p w14:paraId="56EA97D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784" w:type="dxa"/>
            <w:vAlign w:val="center"/>
          </w:tcPr>
          <w:p w14:paraId="00D085A7"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784" w:type="dxa"/>
            <w:vAlign w:val="center"/>
          </w:tcPr>
          <w:p w14:paraId="5AA40A05"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62.55</w:t>
            </w:r>
          </w:p>
        </w:tc>
        <w:tc>
          <w:tcPr>
            <w:tcW w:w="2344" w:type="dxa"/>
            <w:vAlign w:val="center"/>
          </w:tcPr>
          <w:p w14:paraId="62213E0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2.76</w:t>
            </w:r>
          </w:p>
        </w:tc>
      </w:tr>
    </w:tbl>
    <w:p w14:paraId="334AF337" w14:textId="77777777" w:rsidR="0098772B" w:rsidRPr="006112AD" w:rsidRDefault="0098772B" w:rsidP="006112AD">
      <w:pPr>
        <w:spacing w:line="240" w:lineRule="auto"/>
        <w:rPr>
          <w:rFonts w:ascii="Calibri" w:hAnsi="Calibri" w:cs="Calibri"/>
          <w:iCs/>
          <w:sz w:val="20"/>
          <w:szCs w:val="20"/>
        </w:rPr>
      </w:pPr>
    </w:p>
    <w:p w14:paraId="15941B0B" w14:textId="77777777" w:rsidR="0053430B" w:rsidRPr="006112AD" w:rsidRDefault="0053430B" w:rsidP="006112AD">
      <w:pPr>
        <w:pStyle w:val="Heading3"/>
        <w:spacing w:after="0" w:line="240" w:lineRule="auto"/>
        <w:ind w:left="0"/>
        <w:rPr>
          <w:rFonts w:ascii="Calibri" w:hAnsi="Calibri" w:cs="Calibri"/>
          <w:sz w:val="20"/>
          <w:szCs w:val="20"/>
        </w:rPr>
      </w:pPr>
    </w:p>
    <w:p w14:paraId="3BD20C1B" w14:textId="6FCD6E85" w:rsidR="0098772B" w:rsidRPr="006112AD" w:rsidRDefault="0098772B" w:rsidP="000462D0">
      <w:pPr>
        <w:spacing w:line="240" w:lineRule="auto"/>
        <w:jc w:val="both"/>
        <w:rPr>
          <w:rFonts w:ascii="Calibri" w:hAnsi="Calibri" w:cs="Calibri"/>
          <w:iCs/>
          <w:sz w:val="20"/>
          <w:szCs w:val="20"/>
        </w:rPr>
      </w:pPr>
      <w:r w:rsidRPr="006112AD">
        <w:rPr>
          <w:rFonts w:ascii="Calibri" w:hAnsi="Calibri" w:cs="Calibri"/>
          <w:iCs/>
          <w:sz w:val="20"/>
          <w:szCs w:val="20"/>
        </w:rPr>
        <w:t>As demonstrated by the histogram in Figure 7, the Z score values showed a normal data distribution for the SHT cohort. Figure</w:t>
      </w:r>
      <w:r w:rsidR="001A0F87" w:rsidRPr="006112AD">
        <w:rPr>
          <w:rFonts w:ascii="Calibri" w:hAnsi="Calibri" w:cs="Calibri"/>
          <w:iCs/>
          <w:sz w:val="20"/>
          <w:szCs w:val="20"/>
        </w:rPr>
        <w:t xml:space="preserve"> </w:t>
      </w:r>
      <w:r w:rsidRPr="006112AD">
        <w:rPr>
          <w:rFonts w:ascii="Calibri" w:hAnsi="Calibri" w:cs="Calibri"/>
          <w:iCs/>
          <w:sz w:val="20"/>
          <w:szCs w:val="20"/>
        </w:rPr>
        <w:t xml:space="preserve">8 shows a less normal distribution for the LHT cohort. For both cohorts, all values were within a Z score of +/‐3. The same histogram would be obtained if the Z score was to be replaced by the PC of each FFP unit. </w:t>
      </w:r>
    </w:p>
    <w:p w14:paraId="04274B51" w14:textId="1380111B" w:rsidR="0098772B" w:rsidRPr="006112AD" w:rsidRDefault="00CA69B4" w:rsidP="006112AD">
      <w:pPr>
        <w:spacing w:after="0" w:line="240" w:lineRule="auto"/>
        <w:jc w:val="center"/>
        <w:rPr>
          <w:rFonts w:ascii="Calibri" w:hAnsi="Calibri" w:cs="Calibri"/>
          <w:iCs/>
          <w:sz w:val="20"/>
          <w:szCs w:val="20"/>
        </w:rPr>
      </w:pPr>
      <w:r w:rsidRPr="006B495C">
        <w:rPr>
          <w:rFonts w:ascii="Calibri" w:hAnsi="Calibri" w:cs="Calibri"/>
          <w:iCs/>
          <w:noProof/>
          <w:sz w:val="20"/>
          <w:szCs w:val="20"/>
        </w:rPr>
        <w:drawing>
          <wp:inline distT="0" distB="0" distL="0" distR="0" wp14:anchorId="331CF13B" wp14:editId="785F35A7">
            <wp:extent cx="3609140" cy="2262011"/>
            <wp:effectExtent l="0" t="0" r="0" b="5080"/>
            <wp:docPr id="208172549" name="Picture 1" descr="A chart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2549" name="Picture 1" descr="A chart with green bars&#10;&#10;AI-generated content may be incorrect."/>
                    <pic:cNvPicPr/>
                  </pic:nvPicPr>
                  <pic:blipFill>
                    <a:blip r:embed="rId14"/>
                    <a:stretch>
                      <a:fillRect/>
                    </a:stretch>
                  </pic:blipFill>
                  <pic:spPr>
                    <a:xfrm>
                      <a:off x="0" y="0"/>
                      <a:ext cx="3625076" cy="2271999"/>
                    </a:xfrm>
                    <a:prstGeom prst="rect">
                      <a:avLst/>
                    </a:prstGeom>
                  </pic:spPr>
                </pic:pic>
              </a:graphicData>
            </a:graphic>
          </wp:inline>
        </w:drawing>
      </w:r>
    </w:p>
    <w:p w14:paraId="5E74021B" w14:textId="7296B9D3" w:rsidR="0098772B" w:rsidRPr="006112AD" w:rsidRDefault="0098772B" w:rsidP="006112AD">
      <w:pPr>
        <w:pStyle w:val="FigureHeading"/>
        <w:spacing w:line="240" w:lineRule="auto"/>
        <w:rPr>
          <w:rFonts w:ascii="Calibri" w:hAnsi="Calibri" w:cs="Calibri"/>
          <w:sz w:val="20"/>
          <w:szCs w:val="20"/>
        </w:rPr>
      </w:pPr>
      <w:bookmarkStart w:id="124" w:name="_Toc198711479"/>
      <w:bookmarkStart w:id="125" w:name="_Hlk198378523"/>
      <w:r w:rsidRPr="006112AD">
        <w:rPr>
          <w:rFonts w:ascii="Calibri" w:hAnsi="Calibri" w:cs="Calibri"/>
          <w:sz w:val="20"/>
          <w:szCs w:val="20"/>
        </w:rPr>
        <w:t>Figure 7: Distribution of Z-scores</w:t>
      </w:r>
      <w:bookmarkEnd w:id="124"/>
    </w:p>
    <w:bookmarkEnd w:id="125"/>
    <w:p w14:paraId="3E9CF790" w14:textId="77777777" w:rsidR="0098772B" w:rsidRPr="006112AD" w:rsidRDefault="0098772B" w:rsidP="006112AD">
      <w:pPr>
        <w:spacing w:line="240" w:lineRule="auto"/>
        <w:jc w:val="center"/>
        <w:rPr>
          <w:rFonts w:ascii="Calibri" w:eastAsiaTheme="majorEastAsia" w:hAnsi="Calibri" w:cs="Calibri"/>
          <w:iCs/>
          <w:sz w:val="20"/>
          <w:szCs w:val="20"/>
        </w:rPr>
      </w:pPr>
      <w:r w:rsidRPr="006112AD">
        <w:rPr>
          <w:rFonts w:ascii="Calibri" w:hAnsi="Calibri" w:cs="Calibri"/>
          <w:iCs/>
          <w:sz w:val="20"/>
          <w:szCs w:val="20"/>
        </w:rPr>
        <w:t xml:space="preserve">Legend: </w:t>
      </w:r>
      <w:r w:rsidRPr="006112AD">
        <w:rPr>
          <w:rFonts w:ascii="Calibri" w:eastAsiaTheme="majorEastAsia" w:hAnsi="Calibri" w:cs="Calibri"/>
          <w:iCs/>
          <w:sz w:val="20"/>
          <w:szCs w:val="20"/>
        </w:rPr>
        <w:t>SHT - short holding time.</w:t>
      </w:r>
    </w:p>
    <w:p w14:paraId="684AC5C9" w14:textId="77777777" w:rsidR="0098772B" w:rsidRPr="006112AD" w:rsidRDefault="0098772B" w:rsidP="006112AD">
      <w:pPr>
        <w:spacing w:after="0" w:line="240" w:lineRule="auto"/>
        <w:jc w:val="both"/>
        <w:rPr>
          <w:rFonts w:ascii="Calibri" w:hAnsi="Calibri" w:cs="Calibri"/>
          <w:iCs/>
          <w:sz w:val="20"/>
          <w:szCs w:val="20"/>
        </w:rPr>
      </w:pPr>
    </w:p>
    <w:p w14:paraId="6E716F8E" w14:textId="03AE74D5" w:rsidR="0098772B" w:rsidRPr="006112AD" w:rsidRDefault="00DC69D2" w:rsidP="006112AD">
      <w:pPr>
        <w:spacing w:after="0" w:line="240" w:lineRule="auto"/>
        <w:jc w:val="center"/>
        <w:rPr>
          <w:rFonts w:ascii="Calibri" w:hAnsi="Calibri" w:cs="Calibri"/>
          <w:iCs/>
          <w:sz w:val="20"/>
          <w:szCs w:val="20"/>
        </w:rPr>
      </w:pPr>
      <w:r w:rsidRPr="006B495C">
        <w:rPr>
          <w:rFonts w:ascii="Calibri" w:hAnsi="Calibri" w:cs="Calibri"/>
          <w:iCs/>
          <w:noProof/>
          <w:sz w:val="20"/>
          <w:szCs w:val="20"/>
        </w:rPr>
        <w:lastRenderedPageBreak/>
        <w:drawing>
          <wp:inline distT="0" distB="0" distL="0" distR="0" wp14:anchorId="56C4B6F1" wp14:editId="53AB11CB">
            <wp:extent cx="3674533" cy="2193891"/>
            <wp:effectExtent l="0" t="0" r="2540" b="0"/>
            <wp:docPr id="475196014" name="Picture 1" descr="A graph of a number of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196014" name="Picture 1" descr="A graph of a number of green bars&#10;&#10;AI-generated content may be incorrect."/>
                    <pic:cNvPicPr/>
                  </pic:nvPicPr>
                  <pic:blipFill>
                    <a:blip r:embed="rId15"/>
                    <a:stretch>
                      <a:fillRect/>
                    </a:stretch>
                  </pic:blipFill>
                  <pic:spPr>
                    <a:xfrm>
                      <a:off x="0" y="0"/>
                      <a:ext cx="3702364" cy="2210508"/>
                    </a:xfrm>
                    <a:prstGeom prst="rect">
                      <a:avLst/>
                    </a:prstGeom>
                  </pic:spPr>
                </pic:pic>
              </a:graphicData>
            </a:graphic>
          </wp:inline>
        </w:drawing>
      </w:r>
    </w:p>
    <w:p w14:paraId="10D17C5F" w14:textId="7F9097D8" w:rsidR="0098772B" w:rsidRPr="006112AD" w:rsidRDefault="0098772B" w:rsidP="006112AD">
      <w:pPr>
        <w:pStyle w:val="FigureHeading"/>
        <w:spacing w:line="240" w:lineRule="auto"/>
        <w:rPr>
          <w:rFonts w:ascii="Calibri" w:hAnsi="Calibri" w:cs="Calibri"/>
          <w:sz w:val="20"/>
          <w:szCs w:val="20"/>
        </w:rPr>
      </w:pPr>
      <w:bookmarkStart w:id="126" w:name="_Toc198711480"/>
      <w:bookmarkStart w:id="127" w:name="_Hlk198378534"/>
      <w:r w:rsidRPr="006112AD">
        <w:rPr>
          <w:rFonts w:ascii="Calibri" w:hAnsi="Calibri" w:cs="Calibri"/>
          <w:sz w:val="20"/>
          <w:szCs w:val="20"/>
        </w:rPr>
        <w:t>Figure 8: Distribution of Z-scores</w:t>
      </w:r>
      <w:bookmarkEnd w:id="126"/>
    </w:p>
    <w:bookmarkEnd w:id="127"/>
    <w:p w14:paraId="2AF0491D" w14:textId="77777777" w:rsidR="0098772B" w:rsidRPr="006112AD" w:rsidRDefault="0098772B" w:rsidP="006112AD">
      <w:pPr>
        <w:spacing w:after="0" w:line="240" w:lineRule="auto"/>
        <w:jc w:val="center"/>
        <w:rPr>
          <w:rFonts w:ascii="Calibri" w:eastAsiaTheme="majorEastAsia" w:hAnsi="Calibri" w:cs="Calibri"/>
          <w:iCs/>
          <w:sz w:val="20"/>
          <w:szCs w:val="20"/>
        </w:rPr>
      </w:pPr>
      <w:r w:rsidRPr="006112AD">
        <w:rPr>
          <w:rFonts w:ascii="Calibri" w:hAnsi="Calibri" w:cs="Calibri"/>
          <w:iCs/>
          <w:sz w:val="20"/>
          <w:szCs w:val="20"/>
        </w:rPr>
        <w:t xml:space="preserve">Legend: </w:t>
      </w:r>
      <w:r w:rsidRPr="006112AD">
        <w:rPr>
          <w:rFonts w:ascii="Calibri" w:eastAsiaTheme="majorEastAsia" w:hAnsi="Calibri" w:cs="Calibri"/>
          <w:iCs/>
          <w:sz w:val="20"/>
          <w:szCs w:val="20"/>
        </w:rPr>
        <w:t>LHT - long holding time.</w:t>
      </w:r>
    </w:p>
    <w:p w14:paraId="48735940" w14:textId="77777777" w:rsidR="00800EB8" w:rsidRPr="006112AD" w:rsidRDefault="00800EB8" w:rsidP="006112AD">
      <w:pPr>
        <w:spacing w:after="0" w:line="240" w:lineRule="auto"/>
        <w:rPr>
          <w:rFonts w:ascii="Calibri" w:eastAsiaTheme="majorEastAsia" w:hAnsi="Calibri" w:cs="Calibri"/>
          <w:iCs/>
          <w:sz w:val="20"/>
          <w:szCs w:val="20"/>
        </w:rPr>
      </w:pPr>
    </w:p>
    <w:p w14:paraId="3266EB3F" w14:textId="37189E19" w:rsidR="007D66BB" w:rsidRPr="000462D0" w:rsidRDefault="0098772B" w:rsidP="000462D0">
      <w:pPr>
        <w:pStyle w:val="Heading2"/>
        <w:numPr>
          <w:ilvl w:val="1"/>
          <w:numId w:val="38"/>
        </w:numPr>
        <w:spacing w:after="0" w:line="240" w:lineRule="auto"/>
        <w:rPr>
          <w:rFonts w:ascii="Calibri" w:hAnsi="Calibri" w:cs="Calibri"/>
          <w:i w:val="0"/>
          <w:sz w:val="20"/>
          <w:szCs w:val="20"/>
          <w:u w:val="none"/>
        </w:rPr>
      </w:pPr>
      <w:bookmarkStart w:id="128" w:name="_Toc199078020"/>
      <w:r w:rsidRPr="000462D0">
        <w:rPr>
          <w:rFonts w:ascii="Calibri" w:hAnsi="Calibri" w:cs="Calibri"/>
          <w:i w:val="0"/>
          <w:sz w:val="20"/>
          <w:szCs w:val="20"/>
          <w:u w:val="none"/>
        </w:rPr>
        <w:t>Shapiro-Wilk Test for Proteins</w:t>
      </w:r>
      <w:bookmarkEnd w:id="128"/>
    </w:p>
    <w:p w14:paraId="4A6CC878" w14:textId="31CD459A" w:rsidR="0098772B" w:rsidRPr="006112AD" w:rsidRDefault="0098772B" w:rsidP="006112AD">
      <w:pPr>
        <w:spacing w:before="240" w:line="240" w:lineRule="auto"/>
        <w:jc w:val="both"/>
        <w:rPr>
          <w:rFonts w:ascii="Calibri" w:hAnsi="Calibri" w:cs="Calibri"/>
          <w:iCs/>
          <w:sz w:val="20"/>
          <w:szCs w:val="20"/>
        </w:rPr>
      </w:pPr>
      <w:r w:rsidRPr="006112AD">
        <w:rPr>
          <w:rFonts w:ascii="Calibri" w:hAnsi="Calibri" w:cs="Calibri"/>
          <w:iCs/>
          <w:sz w:val="20"/>
          <w:szCs w:val="20"/>
        </w:rPr>
        <w:t xml:space="preserve">With regards to PC, when testing normality, the p-value for the SHT cohort resulted to be 0.744. On the other hand, the p-value for the LHT cohort resulted to be 0.051 as can be seen in Table </w:t>
      </w:r>
      <w:r w:rsidR="00A46464" w:rsidRPr="006112AD">
        <w:rPr>
          <w:rFonts w:ascii="Calibri" w:hAnsi="Calibri" w:cs="Calibri"/>
          <w:iCs/>
          <w:sz w:val="20"/>
          <w:szCs w:val="20"/>
        </w:rPr>
        <w:t>8</w:t>
      </w:r>
      <w:r w:rsidRPr="006112AD">
        <w:rPr>
          <w:rFonts w:ascii="Calibri" w:hAnsi="Calibri" w:cs="Calibri"/>
          <w:iCs/>
          <w:sz w:val="20"/>
          <w:szCs w:val="20"/>
        </w:rPr>
        <w:t xml:space="preserve">. Both p-values exceeded the 0.05 level of significance, and therefore the null hypothesis which stated that the data distribution is normal was accepted for both cohorts. However, it was noted that the LHT cohort had a borderline normality since the p-value just passed the 0.05 level of significance by 0.001. </w:t>
      </w:r>
    </w:p>
    <w:p w14:paraId="7EE629AB" w14:textId="6AFE53A8" w:rsidR="0098772B" w:rsidRPr="006112AD" w:rsidRDefault="0098772B" w:rsidP="006112AD">
      <w:pPr>
        <w:pStyle w:val="TableHeading"/>
        <w:spacing w:line="240" w:lineRule="auto"/>
        <w:rPr>
          <w:rFonts w:ascii="Calibri" w:hAnsi="Calibri" w:cs="Calibri"/>
          <w:sz w:val="20"/>
          <w:szCs w:val="20"/>
        </w:rPr>
      </w:pPr>
      <w:bookmarkStart w:id="129" w:name="_Hlk198378554"/>
      <w:bookmarkStart w:id="130" w:name="_Toc198711787"/>
      <w:r w:rsidRPr="006112AD">
        <w:rPr>
          <w:rFonts w:ascii="Calibri" w:hAnsi="Calibri" w:cs="Calibri"/>
          <w:sz w:val="20"/>
          <w:szCs w:val="20"/>
        </w:rPr>
        <w:t xml:space="preserve">Table </w:t>
      </w:r>
      <w:r w:rsidR="00A46464" w:rsidRPr="006112AD">
        <w:rPr>
          <w:rFonts w:ascii="Calibri" w:hAnsi="Calibri" w:cs="Calibri"/>
          <w:sz w:val="20"/>
          <w:szCs w:val="20"/>
        </w:rPr>
        <w:t>8</w:t>
      </w:r>
      <w:r w:rsidRPr="006112AD">
        <w:rPr>
          <w:rFonts w:ascii="Calibri" w:hAnsi="Calibri" w:cs="Calibri"/>
          <w:sz w:val="20"/>
          <w:szCs w:val="20"/>
        </w:rPr>
        <w:t>: Test of Normality</w:t>
      </w:r>
      <w:bookmarkEnd w:id="129"/>
      <w:bookmarkEnd w:id="130"/>
    </w:p>
    <w:p w14:paraId="5713B2F9" w14:textId="3F14147A" w:rsidR="0098772B" w:rsidRPr="006112AD" w:rsidRDefault="0098772B" w:rsidP="006112AD">
      <w:pPr>
        <w:spacing w:line="240" w:lineRule="auto"/>
        <w:jc w:val="center"/>
        <w:rPr>
          <w:rFonts w:ascii="Calibri" w:hAnsi="Calibri" w:cs="Calibri"/>
          <w:iCs/>
          <w:sz w:val="20"/>
          <w:szCs w:val="20"/>
        </w:rPr>
      </w:pPr>
      <w:r w:rsidRPr="006112AD">
        <w:rPr>
          <w:rFonts w:ascii="Calibri" w:hAnsi="Calibri" w:cs="Calibri"/>
          <w:iCs/>
          <w:sz w:val="20"/>
          <w:szCs w:val="20"/>
        </w:rPr>
        <w:t>Legend: SHT - Short holding time, LHT - Long holding time</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82"/>
        <w:gridCol w:w="1294"/>
        <w:gridCol w:w="1282"/>
        <w:gridCol w:w="1148"/>
      </w:tblGrid>
      <w:tr w:rsidR="0098772B" w:rsidRPr="006112AD" w14:paraId="47EA3927" w14:textId="77777777" w:rsidTr="009B30C1">
        <w:trPr>
          <w:trHeight w:val="99"/>
          <w:jc w:val="center"/>
        </w:trPr>
        <w:tc>
          <w:tcPr>
            <w:tcW w:w="1282" w:type="dxa"/>
            <w:vAlign w:val="bottom"/>
          </w:tcPr>
          <w:p w14:paraId="29C5CD08" w14:textId="77777777" w:rsidR="0098772B" w:rsidRPr="006112AD" w:rsidRDefault="0098772B" w:rsidP="006112AD">
            <w:pPr>
              <w:jc w:val="center"/>
              <w:rPr>
                <w:rFonts w:ascii="Calibri" w:hAnsi="Calibri" w:cs="Calibri"/>
                <w:iCs/>
                <w:sz w:val="20"/>
                <w:szCs w:val="20"/>
              </w:rPr>
            </w:pPr>
          </w:p>
        </w:tc>
        <w:tc>
          <w:tcPr>
            <w:tcW w:w="3724" w:type="dxa"/>
            <w:gridSpan w:val="3"/>
          </w:tcPr>
          <w:p w14:paraId="245765D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apiro-Wilk</w:t>
            </w:r>
          </w:p>
        </w:tc>
      </w:tr>
      <w:tr w:rsidR="0098772B" w:rsidRPr="006112AD" w14:paraId="114A5A09" w14:textId="77777777" w:rsidTr="009B30C1">
        <w:trPr>
          <w:trHeight w:val="276"/>
          <w:jc w:val="center"/>
        </w:trPr>
        <w:tc>
          <w:tcPr>
            <w:tcW w:w="1282" w:type="dxa"/>
            <w:vAlign w:val="center"/>
          </w:tcPr>
          <w:p w14:paraId="7F9F5D6A" w14:textId="77777777" w:rsidR="0098772B" w:rsidRPr="006112AD" w:rsidRDefault="0098772B" w:rsidP="006112AD">
            <w:pPr>
              <w:jc w:val="center"/>
              <w:rPr>
                <w:rFonts w:ascii="Calibri" w:hAnsi="Calibri" w:cs="Calibri"/>
                <w:iCs/>
                <w:sz w:val="20"/>
                <w:szCs w:val="20"/>
              </w:rPr>
            </w:pPr>
          </w:p>
        </w:tc>
        <w:tc>
          <w:tcPr>
            <w:tcW w:w="1294" w:type="dxa"/>
            <w:vAlign w:val="center"/>
          </w:tcPr>
          <w:p w14:paraId="1FCF99F4"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tatistic</w:t>
            </w:r>
          </w:p>
        </w:tc>
        <w:tc>
          <w:tcPr>
            <w:tcW w:w="1282" w:type="dxa"/>
            <w:vAlign w:val="center"/>
          </w:tcPr>
          <w:p w14:paraId="7A51F596"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df</w:t>
            </w:r>
          </w:p>
        </w:tc>
        <w:tc>
          <w:tcPr>
            <w:tcW w:w="1148" w:type="dxa"/>
            <w:vAlign w:val="center"/>
          </w:tcPr>
          <w:p w14:paraId="3547746D" w14:textId="00626E1B"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r>
      <w:tr w:rsidR="0098772B" w:rsidRPr="006112AD" w14:paraId="6BFEDD59" w14:textId="77777777" w:rsidTr="009B30C1">
        <w:trPr>
          <w:trHeight w:val="276"/>
          <w:jc w:val="center"/>
        </w:trPr>
        <w:tc>
          <w:tcPr>
            <w:tcW w:w="1282" w:type="dxa"/>
            <w:vAlign w:val="center"/>
          </w:tcPr>
          <w:p w14:paraId="6C6CB5FA"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SHT</w:t>
            </w:r>
          </w:p>
        </w:tc>
        <w:tc>
          <w:tcPr>
            <w:tcW w:w="1294" w:type="dxa"/>
            <w:vAlign w:val="center"/>
          </w:tcPr>
          <w:p w14:paraId="218E2631"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91</w:t>
            </w:r>
          </w:p>
        </w:tc>
        <w:tc>
          <w:tcPr>
            <w:tcW w:w="1282" w:type="dxa"/>
            <w:vAlign w:val="center"/>
          </w:tcPr>
          <w:p w14:paraId="655BEEB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148" w:type="dxa"/>
            <w:vAlign w:val="center"/>
          </w:tcPr>
          <w:p w14:paraId="12E1657B"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744</w:t>
            </w:r>
          </w:p>
        </w:tc>
      </w:tr>
      <w:tr w:rsidR="0098772B" w:rsidRPr="006112AD" w14:paraId="6721B9A4" w14:textId="77777777" w:rsidTr="009B30C1">
        <w:trPr>
          <w:trHeight w:val="276"/>
          <w:jc w:val="center"/>
        </w:trPr>
        <w:tc>
          <w:tcPr>
            <w:tcW w:w="1282" w:type="dxa"/>
            <w:tcBorders>
              <w:bottom w:val="single" w:sz="4" w:space="0" w:color="auto"/>
            </w:tcBorders>
            <w:vAlign w:val="center"/>
          </w:tcPr>
          <w:p w14:paraId="2B7E8BFB"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LHT</w:t>
            </w:r>
          </w:p>
        </w:tc>
        <w:tc>
          <w:tcPr>
            <w:tcW w:w="1294" w:type="dxa"/>
            <w:tcBorders>
              <w:bottom w:val="single" w:sz="4" w:space="0" w:color="auto"/>
            </w:tcBorders>
            <w:vAlign w:val="center"/>
          </w:tcPr>
          <w:p w14:paraId="30CCDE59"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975</w:t>
            </w:r>
          </w:p>
        </w:tc>
        <w:tc>
          <w:tcPr>
            <w:tcW w:w="1282" w:type="dxa"/>
            <w:tcBorders>
              <w:bottom w:val="single" w:sz="4" w:space="0" w:color="auto"/>
            </w:tcBorders>
            <w:vAlign w:val="center"/>
          </w:tcPr>
          <w:p w14:paraId="3E7ABEB8"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100</w:t>
            </w:r>
          </w:p>
        </w:tc>
        <w:tc>
          <w:tcPr>
            <w:tcW w:w="1148" w:type="dxa"/>
            <w:tcBorders>
              <w:bottom w:val="single" w:sz="4" w:space="0" w:color="auto"/>
            </w:tcBorders>
            <w:vAlign w:val="center"/>
          </w:tcPr>
          <w:p w14:paraId="05F370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51</w:t>
            </w:r>
          </w:p>
        </w:tc>
      </w:tr>
    </w:tbl>
    <w:p w14:paraId="3DF3C5F4" w14:textId="77777777" w:rsidR="0098772B" w:rsidRPr="006112AD" w:rsidRDefault="0098772B" w:rsidP="006112AD">
      <w:pPr>
        <w:spacing w:line="240" w:lineRule="auto"/>
        <w:jc w:val="both"/>
        <w:rPr>
          <w:rFonts w:ascii="Calibri" w:hAnsi="Calibri" w:cs="Calibri"/>
          <w:iCs/>
          <w:sz w:val="20"/>
          <w:szCs w:val="20"/>
        </w:rPr>
      </w:pPr>
    </w:p>
    <w:p w14:paraId="6BB6578F" w14:textId="26F7310F" w:rsidR="0098772B" w:rsidRPr="006112AD" w:rsidRDefault="0098772B" w:rsidP="006112AD">
      <w:pPr>
        <w:pStyle w:val="Heading33"/>
        <w:spacing w:before="240" w:line="240" w:lineRule="auto"/>
        <w:ind w:left="0"/>
        <w:rPr>
          <w:rFonts w:ascii="Calibri" w:eastAsiaTheme="minorHAnsi" w:hAnsi="Calibri" w:cs="Calibri"/>
          <w:sz w:val="20"/>
          <w:szCs w:val="20"/>
        </w:rPr>
      </w:pPr>
      <w:r w:rsidRPr="006112AD">
        <w:rPr>
          <w:rFonts w:ascii="Calibri" w:eastAsiaTheme="minorHAnsi" w:hAnsi="Calibri" w:cs="Calibri"/>
          <w:sz w:val="20"/>
          <w:szCs w:val="20"/>
        </w:rPr>
        <w:t xml:space="preserve">The p-value of the </w:t>
      </w:r>
      <w:proofErr w:type="spellStart"/>
      <w:r w:rsidRPr="006112AD">
        <w:rPr>
          <w:rFonts w:ascii="Calibri" w:eastAsiaTheme="minorHAnsi" w:hAnsi="Calibri" w:cs="Calibri"/>
          <w:sz w:val="20"/>
          <w:szCs w:val="20"/>
        </w:rPr>
        <w:t>Levene’s</w:t>
      </w:r>
      <w:proofErr w:type="spellEnd"/>
      <w:r w:rsidRPr="006112AD">
        <w:rPr>
          <w:rFonts w:ascii="Calibri" w:eastAsiaTheme="minorHAnsi" w:hAnsi="Calibri" w:cs="Calibri"/>
          <w:sz w:val="20"/>
          <w:szCs w:val="20"/>
        </w:rPr>
        <w:t xml:space="preserve"> test for equality of variances was 0.071 </w:t>
      </w:r>
      <w:r w:rsidR="00FA19F6" w:rsidRPr="006112AD">
        <w:rPr>
          <w:rFonts w:ascii="Calibri" w:eastAsiaTheme="minorHAnsi" w:hAnsi="Calibri" w:cs="Calibri"/>
          <w:sz w:val="20"/>
          <w:szCs w:val="20"/>
        </w:rPr>
        <w:t>(</w:t>
      </w:r>
      <w:r w:rsidRPr="006112AD">
        <w:rPr>
          <w:rFonts w:ascii="Calibri" w:eastAsiaTheme="minorHAnsi" w:hAnsi="Calibri" w:cs="Calibri"/>
          <w:sz w:val="20"/>
          <w:szCs w:val="20"/>
        </w:rPr>
        <w:t xml:space="preserve">Table </w:t>
      </w:r>
      <w:r w:rsidR="004C3B0D" w:rsidRPr="006112AD">
        <w:rPr>
          <w:rFonts w:ascii="Calibri" w:eastAsiaTheme="minorHAnsi" w:hAnsi="Calibri" w:cs="Calibri"/>
          <w:sz w:val="20"/>
          <w:szCs w:val="20"/>
        </w:rPr>
        <w:t>9</w:t>
      </w:r>
      <w:r w:rsidR="00FA19F6" w:rsidRPr="006112AD">
        <w:rPr>
          <w:rFonts w:ascii="Calibri" w:eastAsiaTheme="minorHAnsi" w:hAnsi="Calibri" w:cs="Calibri"/>
          <w:sz w:val="20"/>
          <w:szCs w:val="20"/>
        </w:rPr>
        <w:t>)</w:t>
      </w:r>
      <w:r w:rsidRPr="006112AD">
        <w:rPr>
          <w:rFonts w:ascii="Calibri" w:eastAsiaTheme="minorHAnsi" w:hAnsi="Calibri" w:cs="Calibri"/>
          <w:sz w:val="20"/>
          <w:szCs w:val="20"/>
        </w:rPr>
        <w:t xml:space="preserve">. This value is greater than the 0.05 level of significance. Therefore, the null hypothesis which stated that there is no statistical difference between the two standard deviations was accepted, indicating that the standard deviations of the two cohorts are similar.  </w:t>
      </w:r>
    </w:p>
    <w:p w14:paraId="4D49EB54" w14:textId="4FAFA30B" w:rsidR="0098772B" w:rsidRPr="006112AD" w:rsidRDefault="0098772B" w:rsidP="006112AD">
      <w:pPr>
        <w:pStyle w:val="TableHeading"/>
        <w:spacing w:line="240" w:lineRule="auto"/>
        <w:rPr>
          <w:rFonts w:ascii="Calibri" w:hAnsi="Calibri" w:cs="Calibri"/>
          <w:sz w:val="20"/>
          <w:szCs w:val="20"/>
        </w:rPr>
      </w:pPr>
      <w:bookmarkStart w:id="131" w:name="_Toc198711788"/>
      <w:bookmarkStart w:id="132" w:name="_Hlk198378578"/>
      <w:r w:rsidRPr="006112AD">
        <w:rPr>
          <w:rFonts w:ascii="Calibri" w:hAnsi="Calibri" w:cs="Calibri"/>
          <w:sz w:val="20"/>
          <w:szCs w:val="20"/>
        </w:rPr>
        <w:t xml:space="preserve">Table </w:t>
      </w:r>
      <w:r w:rsidR="004C3B0D" w:rsidRPr="006112AD">
        <w:rPr>
          <w:rFonts w:ascii="Calibri" w:hAnsi="Calibri" w:cs="Calibri"/>
          <w:sz w:val="20"/>
          <w:szCs w:val="20"/>
        </w:rPr>
        <w:t>9</w:t>
      </w:r>
      <w:r w:rsidRPr="006112AD">
        <w:rPr>
          <w:rFonts w:ascii="Calibri" w:hAnsi="Calibri" w:cs="Calibri"/>
          <w:sz w:val="20"/>
          <w:szCs w:val="20"/>
        </w:rPr>
        <w:t xml:space="preserve">: </w:t>
      </w:r>
      <w:proofErr w:type="spellStart"/>
      <w:r w:rsidRPr="006112AD">
        <w:rPr>
          <w:rFonts w:ascii="Calibri" w:hAnsi="Calibri" w:cs="Calibri"/>
          <w:sz w:val="20"/>
          <w:szCs w:val="20"/>
        </w:rPr>
        <w:t>Levene’s</w:t>
      </w:r>
      <w:proofErr w:type="spellEnd"/>
      <w:r w:rsidRPr="006112AD">
        <w:rPr>
          <w:rFonts w:ascii="Calibri" w:hAnsi="Calibri" w:cs="Calibri"/>
          <w:sz w:val="20"/>
          <w:szCs w:val="20"/>
        </w:rPr>
        <w:t xml:space="preserve"> test</w:t>
      </w:r>
      <w:bookmarkEnd w:id="131"/>
    </w:p>
    <w:bookmarkEnd w:id="132"/>
    <w:p w14:paraId="27D5E263" w14:textId="6995AE98" w:rsidR="0098772B" w:rsidRPr="006112AD" w:rsidRDefault="0098772B" w:rsidP="006112AD">
      <w:pPr>
        <w:spacing w:line="240" w:lineRule="auto"/>
        <w:jc w:val="center"/>
        <w:rPr>
          <w:rFonts w:ascii="Calibri" w:hAnsi="Calibri" w:cs="Calibri"/>
          <w:iCs/>
          <w:color w:val="FF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48"/>
        <w:gridCol w:w="1748"/>
      </w:tblGrid>
      <w:tr w:rsidR="0098772B" w:rsidRPr="006112AD" w14:paraId="1911F3E2" w14:textId="77777777" w:rsidTr="00FF0CD1">
        <w:trPr>
          <w:trHeight w:val="276"/>
          <w:jc w:val="center"/>
        </w:trPr>
        <w:tc>
          <w:tcPr>
            <w:tcW w:w="1748" w:type="dxa"/>
            <w:tcBorders>
              <w:top w:val="single" w:sz="4" w:space="0" w:color="auto"/>
            </w:tcBorders>
            <w:vAlign w:val="center"/>
          </w:tcPr>
          <w:p w14:paraId="535AC6E1"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F-value</w:t>
            </w:r>
          </w:p>
        </w:tc>
        <w:tc>
          <w:tcPr>
            <w:tcW w:w="1748" w:type="dxa"/>
            <w:tcBorders>
              <w:top w:val="single" w:sz="4" w:space="0" w:color="auto"/>
            </w:tcBorders>
            <w:vAlign w:val="center"/>
          </w:tcPr>
          <w:p w14:paraId="5C8C9A8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3.287</w:t>
            </w:r>
          </w:p>
        </w:tc>
      </w:tr>
      <w:tr w:rsidR="0098772B" w:rsidRPr="006112AD" w14:paraId="250BDF5E" w14:textId="77777777" w:rsidTr="007D66BB">
        <w:trPr>
          <w:trHeight w:val="276"/>
          <w:jc w:val="center"/>
        </w:trPr>
        <w:tc>
          <w:tcPr>
            <w:tcW w:w="1748" w:type="dxa"/>
            <w:tcBorders>
              <w:bottom w:val="single" w:sz="4" w:space="0" w:color="auto"/>
            </w:tcBorders>
            <w:vAlign w:val="center"/>
          </w:tcPr>
          <w:p w14:paraId="60C5E4B7" w14:textId="77777777"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748" w:type="dxa"/>
            <w:tcBorders>
              <w:bottom w:val="single" w:sz="4" w:space="0" w:color="auto"/>
            </w:tcBorders>
            <w:vAlign w:val="center"/>
          </w:tcPr>
          <w:p w14:paraId="22E4227D"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0.071</w:t>
            </w:r>
          </w:p>
        </w:tc>
      </w:tr>
    </w:tbl>
    <w:p w14:paraId="5384D757" w14:textId="77777777" w:rsidR="0098772B" w:rsidRPr="006112AD" w:rsidRDefault="0098772B" w:rsidP="006112AD">
      <w:pPr>
        <w:pStyle w:val="Heading33"/>
        <w:spacing w:line="240" w:lineRule="auto"/>
        <w:ind w:left="0"/>
        <w:rPr>
          <w:rFonts w:ascii="Calibri" w:eastAsiaTheme="minorHAnsi" w:hAnsi="Calibri" w:cs="Calibri"/>
          <w:sz w:val="20"/>
          <w:szCs w:val="20"/>
        </w:rPr>
      </w:pPr>
    </w:p>
    <w:p w14:paraId="2A45F54E" w14:textId="2E57F614"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The p-value for the independent samples T-test resulted to be less than 0.05 (&lt;0.001), as shown in Table </w:t>
      </w:r>
      <w:r w:rsidR="004C3B0D" w:rsidRPr="006112AD">
        <w:rPr>
          <w:rFonts w:ascii="Calibri" w:hAnsi="Calibri" w:cs="Calibri"/>
          <w:iCs/>
          <w:sz w:val="20"/>
          <w:szCs w:val="20"/>
        </w:rPr>
        <w:t>10</w:t>
      </w:r>
      <w:r w:rsidRPr="006112AD">
        <w:rPr>
          <w:rFonts w:ascii="Calibri" w:hAnsi="Calibri" w:cs="Calibri"/>
          <w:iCs/>
          <w:sz w:val="20"/>
          <w:szCs w:val="20"/>
        </w:rPr>
        <w:t xml:space="preserve">, thus the null hypothesis which stated that there is no statistical difference between the means of the two independent groups was rejected. </w:t>
      </w:r>
      <w:r w:rsidR="00FF0CD1" w:rsidRPr="006112AD">
        <w:rPr>
          <w:rFonts w:ascii="Calibri" w:hAnsi="Calibri" w:cs="Calibri"/>
          <w:iCs/>
          <w:sz w:val="20"/>
          <w:szCs w:val="20"/>
        </w:rPr>
        <w:t>Therefore,</w:t>
      </w:r>
      <w:r w:rsidRPr="006112AD">
        <w:rPr>
          <w:rFonts w:ascii="Calibri" w:hAnsi="Calibri" w:cs="Calibri"/>
          <w:iCs/>
          <w:sz w:val="20"/>
          <w:szCs w:val="20"/>
        </w:rPr>
        <w:t xml:space="preserve"> indicating that there is a statistical difference between the means of the two cohorts with regards to PC.  </w:t>
      </w:r>
    </w:p>
    <w:p w14:paraId="58E07CDD" w14:textId="7F883694" w:rsidR="0098772B" w:rsidRPr="006112AD" w:rsidRDefault="0098772B" w:rsidP="006112AD">
      <w:pPr>
        <w:pStyle w:val="TableHeading"/>
        <w:tabs>
          <w:tab w:val="left" w:pos="4962"/>
        </w:tabs>
        <w:spacing w:line="240" w:lineRule="auto"/>
        <w:rPr>
          <w:rFonts w:ascii="Calibri" w:hAnsi="Calibri" w:cs="Calibri"/>
          <w:sz w:val="20"/>
          <w:szCs w:val="20"/>
        </w:rPr>
      </w:pPr>
      <w:bookmarkStart w:id="133" w:name="_Toc198711789"/>
      <w:bookmarkStart w:id="134" w:name="_Hlk198378611"/>
      <w:r w:rsidRPr="006112AD">
        <w:rPr>
          <w:rFonts w:ascii="Calibri" w:hAnsi="Calibri" w:cs="Calibri"/>
          <w:sz w:val="20"/>
          <w:szCs w:val="20"/>
        </w:rPr>
        <w:t xml:space="preserve">Table </w:t>
      </w:r>
      <w:r w:rsidR="004C3B0D" w:rsidRPr="006112AD">
        <w:rPr>
          <w:rFonts w:ascii="Calibri" w:hAnsi="Calibri" w:cs="Calibri"/>
          <w:sz w:val="20"/>
          <w:szCs w:val="20"/>
        </w:rPr>
        <w:t>10</w:t>
      </w:r>
      <w:r w:rsidRPr="006112AD">
        <w:rPr>
          <w:rFonts w:ascii="Calibri" w:hAnsi="Calibri" w:cs="Calibri"/>
          <w:sz w:val="20"/>
          <w:szCs w:val="20"/>
        </w:rPr>
        <w:t>: Independent Samples T-test</w:t>
      </w:r>
      <w:bookmarkEnd w:id="133"/>
    </w:p>
    <w:bookmarkEnd w:id="134"/>
    <w:p w14:paraId="372307B9" w14:textId="21A95867" w:rsidR="0098772B" w:rsidRPr="006112AD" w:rsidRDefault="0098772B" w:rsidP="006112AD">
      <w:pPr>
        <w:spacing w:line="240" w:lineRule="auto"/>
        <w:jc w:val="center"/>
        <w:rPr>
          <w:rFonts w:ascii="Calibri" w:hAnsi="Calibri" w:cs="Calibri"/>
          <w:i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26"/>
        <w:gridCol w:w="1827"/>
      </w:tblGrid>
      <w:tr w:rsidR="0098772B" w:rsidRPr="006112AD" w14:paraId="49C459F5" w14:textId="77777777" w:rsidTr="000A3083">
        <w:trPr>
          <w:trHeight w:val="124"/>
          <w:jc w:val="center"/>
        </w:trPr>
        <w:tc>
          <w:tcPr>
            <w:tcW w:w="1826" w:type="dxa"/>
            <w:tcBorders>
              <w:top w:val="single" w:sz="4" w:space="0" w:color="auto"/>
            </w:tcBorders>
            <w:vAlign w:val="bottom"/>
          </w:tcPr>
          <w:p w14:paraId="55EC0B17" w14:textId="7EC59362"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T-value</w:t>
            </w:r>
          </w:p>
        </w:tc>
        <w:tc>
          <w:tcPr>
            <w:tcW w:w="1827" w:type="dxa"/>
            <w:tcBorders>
              <w:top w:val="single" w:sz="4" w:space="0" w:color="auto"/>
            </w:tcBorders>
            <w:vAlign w:val="bottom"/>
          </w:tcPr>
          <w:p w14:paraId="5B7244C0"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4.479</w:t>
            </w:r>
          </w:p>
        </w:tc>
      </w:tr>
      <w:tr w:rsidR="0098772B" w:rsidRPr="006112AD" w14:paraId="3A1C76C9" w14:textId="77777777" w:rsidTr="000A3083">
        <w:trPr>
          <w:trHeight w:val="201"/>
          <w:jc w:val="center"/>
        </w:trPr>
        <w:tc>
          <w:tcPr>
            <w:tcW w:w="1826" w:type="dxa"/>
            <w:tcBorders>
              <w:bottom w:val="single" w:sz="4" w:space="0" w:color="auto"/>
            </w:tcBorders>
          </w:tcPr>
          <w:p w14:paraId="0CBBEE8A" w14:textId="371ED25C" w:rsidR="0098772B" w:rsidRPr="006112AD" w:rsidRDefault="0098772B" w:rsidP="006112AD">
            <w:pPr>
              <w:jc w:val="center"/>
              <w:rPr>
                <w:rFonts w:ascii="Calibri" w:hAnsi="Calibri" w:cs="Calibri"/>
                <w:b/>
                <w:bCs/>
                <w:iCs/>
                <w:sz w:val="20"/>
                <w:szCs w:val="20"/>
              </w:rPr>
            </w:pPr>
            <w:r w:rsidRPr="006112AD">
              <w:rPr>
                <w:rFonts w:ascii="Calibri" w:hAnsi="Calibri" w:cs="Calibri"/>
                <w:b/>
                <w:bCs/>
                <w:iCs/>
                <w:sz w:val="20"/>
                <w:szCs w:val="20"/>
              </w:rPr>
              <w:t>p-value</w:t>
            </w:r>
          </w:p>
        </w:tc>
        <w:tc>
          <w:tcPr>
            <w:tcW w:w="1827" w:type="dxa"/>
            <w:tcBorders>
              <w:bottom w:val="single" w:sz="4" w:space="0" w:color="auto"/>
            </w:tcBorders>
            <w:vAlign w:val="center"/>
          </w:tcPr>
          <w:p w14:paraId="20BAD224" w14:textId="77777777" w:rsidR="0098772B" w:rsidRPr="006112AD" w:rsidRDefault="0098772B" w:rsidP="006112AD">
            <w:pPr>
              <w:jc w:val="center"/>
              <w:rPr>
                <w:rFonts w:ascii="Calibri" w:hAnsi="Calibri" w:cs="Calibri"/>
                <w:iCs/>
                <w:sz w:val="20"/>
                <w:szCs w:val="20"/>
              </w:rPr>
            </w:pPr>
            <w:r w:rsidRPr="006112AD">
              <w:rPr>
                <w:rFonts w:ascii="Calibri" w:hAnsi="Calibri" w:cs="Calibri"/>
                <w:iCs/>
                <w:sz w:val="20"/>
                <w:szCs w:val="20"/>
              </w:rPr>
              <w:t>&lt;0.001</w:t>
            </w:r>
          </w:p>
        </w:tc>
      </w:tr>
    </w:tbl>
    <w:p w14:paraId="7105D056" w14:textId="77777777" w:rsidR="0098772B" w:rsidRPr="006112AD" w:rsidRDefault="0098772B" w:rsidP="006112AD">
      <w:pPr>
        <w:pStyle w:val="Heading33"/>
        <w:spacing w:line="240" w:lineRule="auto"/>
        <w:ind w:left="0"/>
        <w:rPr>
          <w:rFonts w:ascii="Calibri" w:eastAsiaTheme="minorHAnsi" w:hAnsi="Calibri" w:cs="Calibri"/>
          <w:sz w:val="20"/>
          <w:szCs w:val="20"/>
        </w:rPr>
      </w:pPr>
    </w:p>
    <w:p w14:paraId="071672D9" w14:textId="78B118B8" w:rsidR="0098772B" w:rsidRPr="006112AD" w:rsidRDefault="0098772B" w:rsidP="006112AD">
      <w:pPr>
        <w:spacing w:after="0" w:line="240" w:lineRule="auto"/>
        <w:jc w:val="both"/>
        <w:rPr>
          <w:rFonts w:ascii="Calibri" w:hAnsi="Calibri" w:cs="Calibri"/>
          <w:sz w:val="20"/>
          <w:szCs w:val="20"/>
        </w:rPr>
      </w:pPr>
      <w:r w:rsidRPr="006112AD">
        <w:rPr>
          <w:rFonts w:ascii="Calibri" w:hAnsi="Calibri" w:cs="Calibri"/>
          <w:iCs/>
          <w:sz w:val="20"/>
          <w:szCs w:val="20"/>
        </w:rPr>
        <w:lastRenderedPageBreak/>
        <w:t xml:space="preserve">Figure </w:t>
      </w:r>
      <w:r w:rsidR="004C3B0D" w:rsidRPr="006112AD">
        <w:rPr>
          <w:rFonts w:ascii="Calibri" w:hAnsi="Calibri" w:cs="Calibri"/>
          <w:iCs/>
          <w:sz w:val="20"/>
          <w:szCs w:val="20"/>
        </w:rPr>
        <w:t>9</w:t>
      </w:r>
      <w:r w:rsidRPr="006112AD">
        <w:rPr>
          <w:rFonts w:ascii="Calibri" w:hAnsi="Calibri" w:cs="Calibri"/>
          <w:iCs/>
          <w:sz w:val="20"/>
          <w:szCs w:val="20"/>
        </w:rPr>
        <w:t xml:space="preserve"> displays the 95% confidence interval for the actual mean </w:t>
      </w:r>
      <w:r w:rsidR="00113DF1" w:rsidRPr="006112AD">
        <w:rPr>
          <w:rFonts w:ascii="Calibri" w:hAnsi="Calibri" w:cs="Calibri"/>
          <w:iCs/>
          <w:sz w:val="20"/>
          <w:szCs w:val="20"/>
        </w:rPr>
        <w:t>PC</w:t>
      </w:r>
      <w:r w:rsidRPr="006112AD">
        <w:rPr>
          <w:rFonts w:ascii="Calibri" w:hAnsi="Calibri" w:cs="Calibri"/>
          <w:iCs/>
          <w:sz w:val="20"/>
          <w:szCs w:val="20"/>
        </w:rPr>
        <w:t xml:space="preserve"> for short and long holding times respectively. The two confidence intervals do not overlap, indicating that the mean PC for units with </w:t>
      </w:r>
      <w:proofErr w:type="gramStart"/>
      <w:r w:rsidRPr="006112AD">
        <w:rPr>
          <w:rFonts w:ascii="Calibri" w:hAnsi="Calibri" w:cs="Calibri"/>
          <w:iCs/>
          <w:sz w:val="20"/>
          <w:szCs w:val="20"/>
        </w:rPr>
        <w:t>a</w:t>
      </w:r>
      <w:proofErr w:type="gramEnd"/>
      <w:r w:rsidRPr="006112AD">
        <w:rPr>
          <w:rFonts w:ascii="Calibri" w:hAnsi="Calibri" w:cs="Calibri"/>
          <w:iCs/>
          <w:sz w:val="20"/>
          <w:szCs w:val="20"/>
        </w:rPr>
        <w:t xml:space="preserve"> </w:t>
      </w:r>
      <w:r w:rsidR="00E56922" w:rsidRPr="006112AD">
        <w:rPr>
          <w:rFonts w:ascii="Calibri" w:hAnsi="Calibri" w:cs="Calibri"/>
          <w:iCs/>
          <w:sz w:val="20"/>
          <w:szCs w:val="20"/>
        </w:rPr>
        <w:t>L</w:t>
      </w:r>
      <w:r w:rsidRPr="006112AD">
        <w:rPr>
          <w:rFonts w:ascii="Calibri" w:hAnsi="Calibri" w:cs="Calibri"/>
          <w:iCs/>
          <w:sz w:val="20"/>
          <w:szCs w:val="20"/>
        </w:rPr>
        <w:t xml:space="preserve">HT is significantly larger than the corresponding mean PC for the </w:t>
      </w:r>
      <w:r w:rsidR="00E56922" w:rsidRPr="006112AD">
        <w:rPr>
          <w:rFonts w:ascii="Calibri" w:hAnsi="Calibri" w:cs="Calibri"/>
          <w:iCs/>
          <w:sz w:val="20"/>
          <w:szCs w:val="20"/>
        </w:rPr>
        <w:t>S</w:t>
      </w:r>
      <w:r w:rsidRPr="006112AD">
        <w:rPr>
          <w:rFonts w:ascii="Calibri" w:hAnsi="Calibri" w:cs="Calibri"/>
          <w:iCs/>
          <w:sz w:val="20"/>
          <w:szCs w:val="20"/>
        </w:rPr>
        <w:t xml:space="preserve">HT cohort. The lower limit for the </w:t>
      </w:r>
      <w:r w:rsidR="00E56922" w:rsidRPr="006112AD">
        <w:rPr>
          <w:rFonts w:ascii="Calibri" w:hAnsi="Calibri" w:cs="Calibri"/>
          <w:iCs/>
          <w:sz w:val="20"/>
          <w:szCs w:val="20"/>
        </w:rPr>
        <w:t>L</w:t>
      </w:r>
      <w:r w:rsidRPr="006112AD">
        <w:rPr>
          <w:rFonts w:ascii="Calibri" w:hAnsi="Calibri" w:cs="Calibri"/>
          <w:iCs/>
          <w:sz w:val="20"/>
          <w:szCs w:val="20"/>
        </w:rPr>
        <w:t xml:space="preserve">HT is larger than the higher limit of the </w:t>
      </w:r>
      <w:r w:rsidR="00E56922" w:rsidRPr="006112AD">
        <w:rPr>
          <w:rFonts w:ascii="Calibri" w:hAnsi="Calibri" w:cs="Calibri"/>
          <w:iCs/>
          <w:sz w:val="20"/>
          <w:szCs w:val="20"/>
        </w:rPr>
        <w:t>S</w:t>
      </w:r>
      <w:r w:rsidRPr="006112AD">
        <w:rPr>
          <w:rFonts w:ascii="Calibri" w:hAnsi="Calibri" w:cs="Calibri"/>
          <w:iCs/>
          <w:sz w:val="20"/>
          <w:szCs w:val="20"/>
        </w:rPr>
        <w:t xml:space="preserve">HT as can be seen by the whiskers on the graph. The two bars can be seen to be of similar height, showing that there was a similar range of values. </w:t>
      </w:r>
    </w:p>
    <w:p w14:paraId="22442E50" w14:textId="77777777" w:rsidR="0098772B" w:rsidRPr="006112AD" w:rsidRDefault="0098772B" w:rsidP="006112AD">
      <w:pPr>
        <w:spacing w:after="0" w:line="240" w:lineRule="auto"/>
        <w:jc w:val="center"/>
        <w:rPr>
          <w:rFonts w:ascii="Calibri" w:hAnsi="Calibri" w:cs="Calibri"/>
          <w:b/>
          <w:bCs/>
          <w:iCs/>
          <w:sz w:val="20"/>
          <w:szCs w:val="20"/>
        </w:rPr>
      </w:pPr>
    </w:p>
    <w:p w14:paraId="2E38BC7A" w14:textId="2C4B0085" w:rsidR="0098772B" w:rsidRPr="006112AD" w:rsidRDefault="0098772B" w:rsidP="006112AD">
      <w:pPr>
        <w:spacing w:before="240" w:after="0" w:line="240" w:lineRule="auto"/>
        <w:jc w:val="center"/>
        <w:rPr>
          <w:rFonts w:ascii="Calibri" w:hAnsi="Calibri" w:cs="Calibri"/>
          <w:iCs/>
          <w:sz w:val="20"/>
          <w:szCs w:val="20"/>
        </w:rPr>
      </w:pPr>
    </w:p>
    <w:p w14:paraId="51A35E93" w14:textId="522EE93D" w:rsidR="0098772B" w:rsidRPr="006112AD" w:rsidRDefault="008E279A" w:rsidP="006112AD">
      <w:pPr>
        <w:tabs>
          <w:tab w:val="left" w:pos="8789"/>
        </w:tabs>
        <w:spacing w:after="0" w:line="240" w:lineRule="auto"/>
        <w:jc w:val="center"/>
        <w:rPr>
          <w:rFonts w:ascii="Calibri" w:hAnsi="Calibri" w:cs="Calibri"/>
          <w:iCs/>
          <w:sz w:val="20"/>
          <w:szCs w:val="20"/>
        </w:rPr>
      </w:pPr>
      <w:r w:rsidRPr="006B495C">
        <w:rPr>
          <w:rFonts w:ascii="Calibri" w:hAnsi="Calibri" w:cs="Calibri"/>
          <w:iCs/>
          <w:noProof/>
          <w:sz w:val="20"/>
          <w:szCs w:val="20"/>
        </w:rPr>
        <w:drawing>
          <wp:inline distT="0" distB="0" distL="0" distR="0" wp14:anchorId="6CB69E6D" wp14:editId="34E8B090">
            <wp:extent cx="3392311" cy="2153550"/>
            <wp:effectExtent l="0" t="0" r="0" b="0"/>
            <wp:docPr id="2118394314" name="Picture 1" descr="A graph with green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94314" name="Picture 1" descr="A graph with green squares&#10;&#10;AI-generated content may be incorrect."/>
                    <pic:cNvPicPr/>
                  </pic:nvPicPr>
                  <pic:blipFill>
                    <a:blip r:embed="rId16"/>
                    <a:stretch>
                      <a:fillRect/>
                    </a:stretch>
                  </pic:blipFill>
                  <pic:spPr>
                    <a:xfrm>
                      <a:off x="0" y="0"/>
                      <a:ext cx="3413436" cy="2166961"/>
                    </a:xfrm>
                    <a:prstGeom prst="rect">
                      <a:avLst/>
                    </a:prstGeom>
                  </pic:spPr>
                </pic:pic>
              </a:graphicData>
            </a:graphic>
          </wp:inline>
        </w:drawing>
      </w:r>
    </w:p>
    <w:p w14:paraId="03700778" w14:textId="69113524" w:rsidR="0098772B" w:rsidRPr="006112AD" w:rsidRDefault="0098772B" w:rsidP="006112AD">
      <w:pPr>
        <w:pStyle w:val="FigureHeading"/>
        <w:spacing w:line="240" w:lineRule="auto"/>
        <w:rPr>
          <w:rFonts w:ascii="Calibri" w:hAnsi="Calibri" w:cs="Calibri"/>
          <w:sz w:val="20"/>
          <w:szCs w:val="20"/>
        </w:rPr>
      </w:pPr>
      <w:bookmarkStart w:id="135" w:name="_Toc198711481"/>
      <w:r w:rsidRPr="006112AD">
        <w:rPr>
          <w:rFonts w:ascii="Calibri" w:hAnsi="Calibri" w:cs="Calibri"/>
          <w:sz w:val="20"/>
          <w:szCs w:val="20"/>
        </w:rPr>
        <w:t xml:space="preserve">Figure </w:t>
      </w:r>
      <w:r w:rsidR="004C3B0D" w:rsidRPr="006112AD">
        <w:rPr>
          <w:rFonts w:ascii="Calibri" w:hAnsi="Calibri" w:cs="Calibri"/>
          <w:sz w:val="20"/>
          <w:szCs w:val="20"/>
        </w:rPr>
        <w:t>9</w:t>
      </w:r>
      <w:r w:rsidRPr="006112AD">
        <w:rPr>
          <w:rFonts w:ascii="Calibri" w:hAnsi="Calibri" w:cs="Calibri"/>
          <w:sz w:val="20"/>
          <w:szCs w:val="20"/>
        </w:rPr>
        <w:t>: Error bar graph of protein cohort means</w:t>
      </w:r>
      <w:bookmarkStart w:id="136" w:name="_Hlk198378627"/>
      <w:bookmarkEnd w:id="135"/>
    </w:p>
    <w:bookmarkEnd w:id="136"/>
    <w:p w14:paraId="241A5DD7" w14:textId="77777777" w:rsidR="0098772B" w:rsidRDefault="0098772B" w:rsidP="006112AD">
      <w:pPr>
        <w:tabs>
          <w:tab w:val="left" w:pos="8789"/>
        </w:tabs>
        <w:spacing w:line="240" w:lineRule="auto"/>
        <w:rPr>
          <w:rFonts w:ascii="Calibri" w:hAnsi="Calibri" w:cs="Calibri"/>
          <w:b/>
          <w:bCs/>
          <w:iCs/>
          <w:sz w:val="20"/>
          <w:szCs w:val="20"/>
        </w:rPr>
      </w:pPr>
    </w:p>
    <w:p w14:paraId="323CDA08" w14:textId="77777777" w:rsidR="00075317" w:rsidRPr="006112AD" w:rsidRDefault="00075317" w:rsidP="006112AD">
      <w:pPr>
        <w:tabs>
          <w:tab w:val="left" w:pos="8789"/>
        </w:tabs>
        <w:spacing w:line="240" w:lineRule="auto"/>
        <w:rPr>
          <w:rFonts w:ascii="Calibri" w:hAnsi="Calibri" w:cs="Calibri"/>
          <w:b/>
          <w:bCs/>
          <w:iCs/>
          <w:sz w:val="20"/>
          <w:szCs w:val="20"/>
        </w:rPr>
      </w:pPr>
    </w:p>
    <w:p w14:paraId="16B31D88" w14:textId="7669F790" w:rsidR="00F6633D" w:rsidRPr="000462D0" w:rsidRDefault="0098772B" w:rsidP="000462D0">
      <w:pPr>
        <w:pStyle w:val="ListParagraph"/>
        <w:numPr>
          <w:ilvl w:val="0"/>
          <w:numId w:val="38"/>
        </w:numPr>
        <w:spacing w:line="240" w:lineRule="auto"/>
        <w:rPr>
          <w:rFonts w:ascii="Calibri" w:hAnsi="Calibri" w:cs="Calibri"/>
          <w:b/>
          <w:bCs/>
          <w:sz w:val="20"/>
          <w:szCs w:val="20"/>
        </w:rPr>
      </w:pPr>
      <w:bookmarkStart w:id="137" w:name="_Toc198372566"/>
      <w:bookmarkStart w:id="138" w:name="_Toc199078023"/>
      <w:r w:rsidRPr="006112AD">
        <w:rPr>
          <w:rFonts w:ascii="Calibri" w:hAnsi="Calibri" w:cs="Calibri"/>
          <w:b/>
          <w:bCs/>
          <w:sz w:val="20"/>
          <w:szCs w:val="20"/>
        </w:rPr>
        <w:t>Statistical Process Control</w:t>
      </w:r>
      <w:bookmarkEnd w:id="137"/>
      <w:bookmarkEnd w:id="138"/>
    </w:p>
    <w:p w14:paraId="46F9913B" w14:textId="3B48B036" w:rsidR="0098772B" w:rsidRPr="006112AD" w:rsidRDefault="0098772B" w:rsidP="006112AD">
      <w:pPr>
        <w:spacing w:before="240" w:line="240" w:lineRule="auto"/>
        <w:jc w:val="both"/>
        <w:rPr>
          <w:rFonts w:ascii="Calibri" w:hAnsi="Calibri" w:cs="Calibri"/>
          <w:iCs/>
          <w:sz w:val="20"/>
          <w:szCs w:val="20"/>
        </w:rPr>
      </w:pPr>
      <w:r w:rsidRPr="006112AD">
        <w:rPr>
          <w:rFonts w:ascii="Calibri" w:hAnsi="Calibri" w:cs="Calibri"/>
          <w:iCs/>
          <w:sz w:val="20"/>
          <w:szCs w:val="20"/>
        </w:rPr>
        <w:t xml:space="preserve">According to statistical process control classification, leucocytes are classified as a critical parameter </w:t>
      </w:r>
      <w:r w:rsidR="00C33939">
        <w:rPr>
          <w:rFonts w:ascii="Calibri" w:hAnsi="Calibri" w:cs="Calibri"/>
          <w:iCs/>
          <w:sz w:val="20"/>
          <w:szCs w:val="20"/>
        </w:rPr>
        <w:t>since</w:t>
      </w:r>
      <w:r w:rsidRPr="006112AD">
        <w:rPr>
          <w:rFonts w:ascii="Calibri" w:hAnsi="Calibri" w:cs="Calibri"/>
          <w:iCs/>
          <w:sz w:val="20"/>
          <w:szCs w:val="20"/>
        </w:rPr>
        <w:t xml:space="preserve"> high levels put the patient in immediate harm due to the development of unwanted transfusion reactions. On the other hand, since plasma is not transfused for its total protein properties, a lower dose of protein would not put the patient at risk, thus this parameter is classified as having a low criticality level. The plasma volume is also considered to be of low criticality, as the indications for plasma transfusion are very limited and </w:t>
      </w:r>
      <w:r w:rsidR="003E0661" w:rsidRPr="006112AD">
        <w:rPr>
          <w:rFonts w:ascii="Calibri" w:hAnsi="Calibri" w:cs="Calibri"/>
          <w:iCs/>
          <w:sz w:val="20"/>
          <w:szCs w:val="20"/>
        </w:rPr>
        <w:t>the plasma product</w:t>
      </w:r>
      <w:r w:rsidR="003F4276" w:rsidRPr="006112AD">
        <w:rPr>
          <w:rFonts w:ascii="Calibri" w:hAnsi="Calibri" w:cs="Calibri"/>
          <w:iCs/>
          <w:sz w:val="20"/>
          <w:szCs w:val="20"/>
        </w:rPr>
        <w:t xml:space="preserve"> </w:t>
      </w:r>
      <w:r w:rsidRPr="006112AD">
        <w:rPr>
          <w:rFonts w:ascii="Calibri" w:hAnsi="Calibri" w:cs="Calibri"/>
          <w:iCs/>
          <w:sz w:val="20"/>
          <w:szCs w:val="20"/>
        </w:rPr>
        <w:t xml:space="preserve">is </w:t>
      </w:r>
      <w:r w:rsidR="003E0661" w:rsidRPr="006112AD">
        <w:rPr>
          <w:rFonts w:ascii="Calibri" w:hAnsi="Calibri" w:cs="Calibri"/>
          <w:iCs/>
          <w:sz w:val="20"/>
          <w:szCs w:val="20"/>
        </w:rPr>
        <w:t>most</w:t>
      </w:r>
      <w:r w:rsidR="003F4276" w:rsidRPr="006112AD">
        <w:rPr>
          <w:rFonts w:ascii="Calibri" w:hAnsi="Calibri" w:cs="Calibri"/>
          <w:iCs/>
          <w:sz w:val="20"/>
          <w:szCs w:val="20"/>
        </w:rPr>
        <w:t>ly</w:t>
      </w:r>
      <w:r w:rsidR="003E0661" w:rsidRPr="006112AD">
        <w:rPr>
          <w:rFonts w:ascii="Calibri" w:hAnsi="Calibri" w:cs="Calibri"/>
          <w:iCs/>
          <w:sz w:val="20"/>
          <w:szCs w:val="20"/>
        </w:rPr>
        <w:t xml:space="preserve"> used</w:t>
      </w:r>
      <w:r w:rsidRPr="006112AD">
        <w:rPr>
          <w:rFonts w:ascii="Calibri" w:hAnsi="Calibri" w:cs="Calibri"/>
          <w:iCs/>
          <w:sz w:val="20"/>
          <w:szCs w:val="20"/>
        </w:rPr>
        <w:t xml:space="preserve"> in conjunction with other blood components during massive blood loss </w:t>
      </w:r>
      <w:r w:rsidR="00947279">
        <w:rPr>
          <w:rFonts w:ascii="Calibri" w:hAnsi="Calibri" w:cs="Calibri"/>
          <w:iCs/>
          <w:sz w:val="20"/>
          <w:szCs w:val="20"/>
        </w:rPr>
        <w:t>or</w:t>
      </w:r>
      <w:r w:rsidRPr="006112AD">
        <w:rPr>
          <w:rFonts w:ascii="Calibri" w:hAnsi="Calibri" w:cs="Calibri"/>
          <w:iCs/>
          <w:sz w:val="20"/>
          <w:szCs w:val="20"/>
        </w:rPr>
        <w:t xml:space="preserve"> as a replacement fluid in plasma exchange therapies. Using the parameter criticality and calculate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s, the capability outcome could be determined. These results </w:t>
      </w:r>
      <w:r w:rsidR="003F4276" w:rsidRPr="006112AD">
        <w:rPr>
          <w:rFonts w:ascii="Calibri" w:hAnsi="Calibri" w:cs="Calibri"/>
          <w:iCs/>
          <w:sz w:val="20"/>
          <w:szCs w:val="20"/>
        </w:rPr>
        <w:t xml:space="preserve">have been </w:t>
      </w:r>
      <w:r w:rsidRPr="006112AD">
        <w:rPr>
          <w:rFonts w:ascii="Calibri" w:hAnsi="Calibri" w:cs="Calibri"/>
          <w:iCs/>
          <w:sz w:val="20"/>
          <w:szCs w:val="20"/>
        </w:rPr>
        <w:t xml:space="preserve">compiled in Table </w:t>
      </w:r>
      <w:r w:rsidR="0012038C" w:rsidRPr="006112AD">
        <w:rPr>
          <w:rFonts w:ascii="Calibri" w:hAnsi="Calibri" w:cs="Calibri"/>
          <w:iCs/>
          <w:sz w:val="20"/>
          <w:szCs w:val="20"/>
        </w:rPr>
        <w:t>11</w:t>
      </w:r>
      <w:r w:rsidRPr="006112AD">
        <w:rPr>
          <w:rFonts w:ascii="Calibri" w:hAnsi="Calibri" w:cs="Calibri"/>
          <w:iCs/>
          <w:sz w:val="20"/>
          <w:szCs w:val="20"/>
        </w:rPr>
        <w:t xml:space="preserve">. </w:t>
      </w:r>
    </w:p>
    <w:p w14:paraId="031955F5" w14:textId="77777777" w:rsidR="007872A2" w:rsidRDefault="007872A2" w:rsidP="006112AD">
      <w:pPr>
        <w:pStyle w:val="TableHeading"/>
        <w:spacing w:line="240" w:lineRule="auto"/>
        <w:rPr>
          <w:rFonts w:ascii="Calibri" w:hAnsi="Calibri" w:cs="Calibri"/>
          <w:sz w:val="20"/>
          <w:szCs w:val="20"/>
        </w:rPr>
      </w:pPr>
      <w:bookmarkStart w:id="139" w:name="_Hlk198378654"/>
      <w:bookmarkStart w:id="140" w:name="_Toc198711790"/>
    </w:p>
    <w:p w14:paraId="7A32541F" w14:textId="15D62A3E" w:rsidR="0098772B" w:rsidRPr="006112AD" w:rsidRDefault="0098772B" w:rsidP="006112AD">
      <w:pPr>
        <w:pStyle w:val="TableHeading"/>
        <w:spacing w:line="240" w:lineRule="auto"/>
        <w:rPr>
          <w:rFonts w:ascii="Calibri" w:hAnsi="Calibri" w:cs="Calibri"/>
          <w:sz w:val="20"/>
          <w:szCs w:val="20"/>
        </w:rPr>
      </w:pPr>
      <w:r w:rsidRPr="006112AD">
        <w:rPr>
          <w:rFonts w:ascii="Calibri" w:hAnsi="Calibri" w:cs="Calibri"/>
          <w:sz w:val="20"/>
          <w:szCs w:val="20"/>
        </w:rPr>
        <w:t>Table 1</w:t>
      </w:r>
      <w:r w:rsidR="0012038C" w:rsidRPr="006112AD">
        <w:rPr>
          <w:rFonts w:ascii="Calibri" w:hAnsi="Calibri" w:cs="Calibri"/>
          <w:sz w:val="20"/>
          <w:szCs w:val="20"/>
        </w:rPr>
        <w:t>1</w:t>
      </w:r>
      <w:r w:rsidRPr="006112AD">
        <w:rPr>
          <w:rFonts w:ascii="Calibri" w:hAnsi="Calibri" w:cs="Calibri"/>
          <w:sz w:val="20"/>
          <w:szCs w:val="20"/>
        </w:rPr>
        <w:t>: SPC Capabilities</w:t>
      </w:r>
      <w:bookmarkEnd w:id="139"/>
      <w:bookmarkEnd w:id="140"/>
    </w:p>
    <w:p w14:paraId="77D21980" w14:textId="77777777"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 xml:space="preserve">The calculate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 of each cohort for unit volume, RLC and protein concentration is represented in this table, together with the determined capability outcome, based on the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value and criticality.</w:t>
      </w:r>
    </w:p>
    <w:p w14:paraId="52294799" w14:textId="448A2CF5" w:rsidR="0098772B" w:rsidRPr="006112AD" w:rsidRDefault="0098772B" w:rsidP="006112AD">
      <w:pPr>
        <w:spacing w:after="0" w:line="240" w:lineRule="auto"/>
        <w:jc w:val="center"/>
        <w:rPr>
          <w:rFonts w:ascii="Calibri" w:hAnsi="Calibri" w:cs="Calibri"/>
          <w:iCs/>
          <w:sz w:val="20"/>
          <w:szCs w:val="20"/>
        </w:rPr>
      </w:pPr>
      <w:r w:rsidRPr="006112AD">
        <w:rPr>
          <w:rFonts w:ascii="Calibri" w:hAnsi="Calibri" w:cs="Calibri"/>
          <w:iCs/>
          <w:sz w:val="20"/>
          <w:szCs w:val="20"/>
        </w:rPr>
        <w:t xml:space="preserve">Legend: </w:t>
      </w:r>
      <w:proofErr w:type="spellStart"/>
      <w:r w:rsidRPr="006112AD">
        <w:rPr>
          <w:rFonts w:ascii="Calibri" w:hAnsi="Calibri" w:cs="Calibri"/>
          <w:iCs/>
          <w:sz w:val="20"/>
          <w:szCs w:val="20"/>
        </w:rPr>
        <w:t>Cpk</w:t>
      </w:r>
      <w:proofErr w:type="spellEnd"/>
      <w:r w:rsidRPr="006112AD">
        <w:rPr>
          <w:rFonts w:ascii="Calibri" w:hAnsi="Calibri" w:cs="Calibri"/>
          <w:iCs/>
          <w:sz w:val="20"/>
          <w:szCs w:val="20"/>
        </w:rPr>
        <w:t xml:space="preserve"> – Capability index k/process capability index, RLC – Residual leucocyte count, OOS – out of specifications.</w:t>
      </w:r>
    </w:p>
    <w:tbl>
      <w:tblPr>
        <w:tblStyle w:val="TableGrid"/>
        <w:tblW w:w="92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2359"/>
        <w:gridCol w:w="1284"/>
        <w:gridCol w:w="1126"/>
        <w:gridCol w:w="834"/>
        <w:gridCol w:w="1284"/>
        <w:gridCol w:w="1297"/>
      </w:tblGrid>
      <w:tr w:rsidR="0098772B" w:rsidRPr="006112AD" w14:paraId="7EA09309" w14:textId="77777777" w:rsidTr="00F6633D">
        <w:trPr>
          <w:jc w:val="center"/>
        </w:trPr>
        <w:tc>
          <w:tcPr>
            <w:tcW w:w="1043" w:type="dxa"/>
            <w:tcBorders>
              <w:bottom w:val="single" w:sz="4" w:space="0" w:color="auto"/>
            </w:tcBorders>
          </w:tcPr>
          <w:p w14:paraId="14AC9B6A"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bottom"/>
          </w:tcPr>
          <w:p w14:paraId="3CD2FB63"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Parameter</w:t>
            </w:r>
          </w:p>
        </w:tc>
        <w:tc>
          <w:tcPr>
            <w:tcW w:w="1284" w:type="dxa"/>
            <w:tcBorders>
              <w:bottom w:val="single" w:sz="4" w:space="0" w:color="auto"/>
            </w:tcBorders>
            <w:vAlign w:val="bottom"/>
          </w:tcPr>
          <w:p w14:paraId="0502E28E"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b/>
                <w:bCs/>
                <w:color w:val="000000"/>
                <w:kern w:val="0"/>
                <w:sz w:val="20"/>
                <w:szCs w:val="20"/>
                <w:lang w:eastAsia="en-GB"/>
                <w14:ligatures w14:val="none"/>
              </w:rPr>
              <w:t>Criticality</w:t>
            </w:r>
          </w:p>
        </w:tc>
        <w:tc>
          <w:tcPr>
            <w:tcW w:w="1126" w:type="dxa"/>
            <w:tcBorders>
              <w:bottom w:val="single" w:sz="4" w:space="0" w:color="auto"/>
            </w:tcBorders>
            <w:vAlign w:val="bottom"/>
          </w:tcPr>
          <w:p w14:paraId="5ABA100A"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Mean</w:t>
            </w:r>
          </w:p>
        </w:tc>
        <w:tc>
          <w:tcPr>
            <w:tcW w:w="834" w:type="dxa"/>
            <w:tcBorders>
              <w:bottom w:val="single" w:sz="4" w:space="0" w:color="auto"/>
            </w:tcBorders>
            <w:vAlign w:val="bottom"/>
          </w:tcPr>
          <w:p w14:paraId="2F064127"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SD</w:t>
            </w:r>
          </w:p>
        </w:tc>
        <w:tc>
          <w:tcPr>
            <w:tcW w:w="1284" w:type="dxa"/>
            <w:tcBorders>
              <w:bottom w:val="single" w:sz="4" w:space="0" w:color="auto"/>
            </w:tcBorders>
            <w:vAlign w:val="bottom"/>
          </w:tcPr>
          <w:p w14:paraId="1DFE2FC4" w14:textId="77777777" w:rsidR="0098772B" w:rsidRPr="006112AD" w:rsidRDefault="0098772B" w:rsidP="006112AD">
            <w:pPr>
              <w:jc w:val="center"/>
              <w:rPr>
                <w:rFonts w:ascii="Calibri" w:hAnsi="Calibri" w:cs="Calibri"/>
                <w:iCs/>
                <w:sz w:val="20"/>
                <w:szCs w:val="20"/>
              </w:rPr>
            </w:pPr>
            <w:proofErr w:type="spellStart"/>
            <w:r w:rsidRPr="006112AD">
              <w:rPr>
                <w:rFonts w:ascii="Calibri" w:hAnsi="Calibri" w:cs="Calibri"/>
                <w:b/>
                <w:bCs/>
                <w:sz w:val="20"/>
                <w:szCs w:val="20"/>
              </w:rPr>
              <w:t>Cpk</w:t>
            </w:r>
            <w:proofErr w:type="spellEnd"/>
          </w:p>
        </w:tc>
        <w:tc>
          <w:tcPr>
            <w:tcW w:w="1297" w:type="dxa"/>
            <w:tcBorders>
              <w:bottom w:val="single" w:sz="4" w:space="0" w:color="auto"/>
            </w:tcBorders>
            <w:vAlign w:val="bottom"/>
          </w:tcPr>
          <w:p w14:paraId="3B7B2754"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Capability outcome</w:t>
            </w:r>
          </w:p>
        </w:tc>
      </w:tr>
      <w:tr w:rsidR="0098772B" w:rsidRPr="006112AD" w14:paraId="4EF7A03B" w14:textId="77777777" w:rsidTr="0012349D">
        <w:trPr>
          <w:jc w:val="center"/>
        </w:trPr>
        <w:tc>
          <w:tcPr>
            <w:tcW w:w="1043" w:type="dxa"/>
            <w:vMerge w:val="restart"/>
            <w:tcBorders>
              <w:top w:val="single" w:sz="4" w:space="0" w:color="auto"/>
            </w:tcBorders>
            <w:vAlign w:val="center"/>
          </w:tcPr>
          <w:p w14:paraId="7135B215"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Short Holding Time</w:t>
            </w:r>
          </w:p>
        </w:tc>
        <w:tc>
          <w:tcPr>
            <w:tcW w:w="2359" w:type="dxa"/>
            <w:tcBorders>
              <w:top w:val="single" w:sz="4" w:space="0" w:color="auto"/>
            </w:tcBorders>
            <w:vAlign w:val="center"/>
          </w:tcPr>
          <w:p w14:paraId="33FDCC89"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Volume</w:t>
            </w:r>
          </w:p>
        </w:tc>
        <w:tc>
          <w:tcPr>
            <w:tcW w:w="1284" w:type="dxa"/>
            <w:tcBorders>
              <w:top w:val="single" w:sz="4" w:space="0" w:color="auto"/>
            </w:tcBorders>
            <w:vAlign w:val="center"/>
          </w:tcPr>
          <w:p w14:paraId="2A9C75D1"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Low</w:t>
            </w:r>
          </w:p>
        </w:tc>
        <w:tc>
          <w:tcPr>
            <w:tcW w:w="1126" w:type="dxa"/>
            <w:tcBorders>
              <w:top w:val="single" w:sz="4" w:space="0" w:color="auto"/>
            </w:tcBorders>
            <w:vAlign w:val="center"/>
          </w:tcPr>
          <w:p w14:paraId="4F60A8C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76.17</w:t>
            </w:r>
          </w:p>
        </w:tc>
        <w:tc>
          <w:tcPr>
            <w:tcW w:w="834" w:type="dxa"/>
            <w:tcBorders>
              <w:top w:val="single" w:sz="4" w:space="0" w:color="auto"/>
            </w:tcBorders>
            <w:vAlign w:val="center"/>
          </w:tcPr>
          <w:p w14:paraId="4A3853B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3.71</w:t>
            </w:r>
          </w:p>
        </w:tc>
        <w:tc>
          <w:tcPr>
            <w:tcW w:w="1284" w:type="dxa"/>
            <w:tcBorders>
              <w:top w:val="single" w:sz="4" w:space="0" w:color="auto"/>
            </w:tcBorders>
            <w:vAlign w:val="center"/>
          </w:tcPr>
          <w:p w14:paraId="6DF0FA8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68</w:t>
            </w:r>
          </w:p>
        </w:tc>
        <w:tc>
          <w:tcPr>
            <w:tcW w:w="1297" w:type="dxa"/>
            <w:tcBorders>
              <w:top w:val="single" w:sz="4" w:space="0" w:color="auto"/>
            </w:tcBorders>
            <w:vAlign w:val="center"/>
          </w:tcPr>
          <w:p w14:paraId="50C920A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73748E0B" w14:textId="77777777" w:rsidTr="0012349D">
        <w:trPr>
          <w:jc w:val="center"/>
        </w:trPr>
        <w:tc>
          <w:tcPr>
            <w:tcW w:w="1043" w:type="dxa"/>
            <w:vMerge/>
            <w:vAlign w:val="center"/>
          </w:tcPr>
          <w:p w14:paraId="0CCADC4A" w14:textId="77777777" w:rsidR="0098772B" w:rsidRPr="006112AD" w:rsidRDefault="0098772B" w:rsidP="006112AD">
            <w:pPr>
              <w:jc w:val="center"/>
              <w:rPr>
                <w:rFonts w:ascii="Calibri" w:hAnsi="Calibri" w:cs="Calibri"/>
                <w:iCs/>
                <w:sz w:val="20"/>
                <w:szCs w:val="20"/>
              </w:rPr>
            </w:pPr>
          </w:p>
        </w:tc>
        <w:tc>
          <w:tcPr>
            <w:tcW w:w="2359" w:type="dxa"/>
            <w:vAlign w:val="center"/>
          </w:tcPr>
          <w:p w14:paraId="5D71C91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w:t>
            </w:r>
          </w:p>
        </w:tc>
        <w:tc>
          <w:tcPr>
            <w:tcW w:w="1284" w:type="dxa"/>
            <w:vAlign w:val="center"/>
          </w:tcPr>
          <w:p w14:paraId="713C58C2"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High</w:t>
            </w:r>
          </w:p>
        </w:tc>
        <w:tc>
          <w:tcPr>
            <w:tcW w:w="1126" w:type="dxa"/>
            <w:vAlign w:val="center"/>
          </w:tcPr>
          <w:p w14:paraId="33260FC6"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3</w:t>
            </w:r>
          </w:p>
        </w:tc>
        <w:tc>
          <w:tcPr>
            <w:tcW w:w="834" w:type="dxa"/>
            <w:vAlign w:val="center"/>
          </w:tcPr>
          <w:p w14:paraId="5637FE2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4</w:t>
            </w:r>
          </w:p>
        </w:tc>
        <w:tc>
          <w:tcPr>
            <w:tcW w:w="1284" w:type="dxa"/>
            <w:vAlign w:val="center"/>
          </w:tcPr>
          <w:p w14:paraId="3D1E65E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50</w:t>
            </w:r>
          </w:p>
        </w:tc>
        <w:tc>
          <w:tcPr>
            <w:tcW w:w="1297" w:type="dxa"/>
            <w:vAlign w:val="center"/>
          </w:tcPr>
          <w:p w14:paraId="523918A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Incapable</w:t>
            </w:r>
          </w:p>
        </w:tc>
      </w:tr>
      <w:tr w:rsidR="0098772B" w:rsidRPr="006112AD" w14:paraId="2DDBB5D3" w14:textId="77777777" w:rsidTr="0012349D">
        <w:trPr>
          <w:jc w:val="center"/>
        </w:trPr>
        <w:tc>
          <w:tcPr>
            <w:tcW w:w="1043" w:type="dxa"/>
            <w:vMerge/>
            <w:vAlign w:val="center"/>
          </w:tcPr>
          <w:p w14:paraId="597A3D19" w14:textId="77777777" w:rsidR="0098772B" w:rsidRPr="006112AD" w:rsidRDefault="0098772B" w:rsidP="006112AD">
            <w:pPr>
              <w:jc w:val="center"/>
              <w:rPr>
                <w:rFonts w:ascii="Calibri" w:hAnsi="Calibri" w:cs="Calibri"/>
                <w:iCs/>
                <w:sz w:val="20"/>
                <w:szCs w:val="20"/>
              </w:rPr>
            </w:pPr>
          </w:p>
        </w:tc>
        <w:tc>
          <w:tcPr>
            <w:tcW w:w="2359" w:type="dxa"/>
            <w:vAlign w:val="center"/>
          </w:tcPr>
          <w:p w14:paraId="4186C0B9"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 (no OOS)</w:t>
            </w:r>
          </w:p>
        </w:tc>
        <w:tc>
          <w:tcPr>
            <w:tcW w:w="1284" w:type="dxa"/>
            <w:vAlign w:val="center"/>
          </w:tcPr>
          <w:p w14:paraId="699C4E79"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High</w:t>
            </w:r>
          </w:p>
        </w:tc>
        <w:tc>
          <w:tcPr>
            <w:tcW w:w="1126" w:type="dxa"/>
            <w:vAlign w:val="center"/>
          </w:tcPr>
          <w:p w14:paraId="2C7B6CE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2</w:t>
            </w:r>
          </w:p>
        </w:tc>
        <w:tc>
          <w:tcPr>
            <w:tcW w:w="834" w:type="dxa"/>
            <w:vAlign w:val="center"/>
          </w:tcPr>
          <w:p w14:paraId="160E61F8"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2</w:t>
            </w:r>
          </w:p>
        </w:tc>
        <w:tc>
          <w:tcPr>
            <w:tcW w:w="1284" w:type="dxa"/>
            <w:vAlign w:val="center"/>
          </w:tcPr>
          <w:p w14:paraId="40D11E7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17</w:t>
            </w:r>
          </w:p>
        </w:tc>
        <w:tc>
          <w:tcPr>
            <w:tcW w:w="1297" w:type="dxa"/>
            <w:vAlign w:val="center"/>
          </w:tcPr>
          <w:p w14:paraId="318A9DF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Borderline</w:t>
            </w:r>
          </w:p>
        </w:tc>
      </w:tr>
      <w:tr w:rsidR="0098772B" w:rsidRPr="006112AD" w14:paraId="09BDDB31" w14:textId="77777777" w:rsidTr="0012349D">
        <w:trPr>
          <w:jc w:val="center"/>
        </w:trPr>
        <w:tc>
          <w:tcPr>
            <w:tcW w:w="1043" w:type="dxa"/>
            <w:vMerge/>
            <w:tcBorders>
              <w:bottom w:val="single" w:sz="4" w:space="0" w:color="auto"/>
            </w:tcBorders>
            <w:vAlign w:val="center"/>
          </w:tcPr>
          <w:p w14:paraId="60DB1AFE"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center"/>
          </w:tcPr>
          <w:p w14:paraId="50A77D15"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Proteins</w:t>
            </w:r>
          </w:p>
        </w:tc>
        <w:tc>
          <w:tcPr>
            <w:tcW w:w="1284" w:type="dxa"/>
            <w:tcBorders>
              <w:bottom w:val="single" w:sz="4" w:space="0" w:color="auto"/>
            </w:tcBorders>
            <w:vAlign w:val="center"/>
          </w:tcPr>
          <w:p w14:paraId="44765D4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ow</w:t>
            </w:r>
          </w:p>
        </w:tc>
        <w:tc>
          <w:tcPr>
            <w:tcW w:w="1126" w:type="dxa"/>
            <w:tcBorders>
              <w:bottom w:val="single" w:sz="4" w:space="0" w:color="auto"/>
            </w:tcBorders>
            <w:vAlign w:val="center"/>
          </w:tcPr>
          <w:p w14:paraId="0BE6488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60.52</w:t>
            </w:r>
          </w:p>
        </w:tc>
        <w:tc>
          <w:tcPr>
            <w:tcW w:w="834" w:type="dxa"/>
            <w:tcBorders>
              <w:bottom w:val="single" w:sz="4" w:space="0" w:color="auto"/>
            </w:tcBorders>
            <w:vAlign w:val="center"/>
          </w:tcPr>
          <w:p w14:paraId="1C79896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3.57</w:t>
            </w:r>
          </w:p>
        </w:tc>
        <w:tc>
          <w:tcPr>
            <w:tcW w:w="1284" w:type="dxa"/>
            <w:tcBorders>
              <w:bottom w:val="single" w:sz="4" w:space="0" w:color="auto"/>
            </w:tcBorders>
            <w:vAlign w:val="center"/>
          </w:tcPr>
          <w:p w14:paraId="7D9857BA"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98</w:t>
            </w:r>
          </w:p>
        </w:tc>
        <w:tc>
          <w:tcPr>
            <w:tcW w:w="1297" w:type="dxa"/>
            <w:tcBorders>
              <w:bottom w:val="single" w:sz="4" w:space="0" w:color="auto"/>
            </w:tcBorders>
            <w:vAlign w:val="center"/>
          </w:tcPr>
          <w:p w14:paraId="586A86A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7A41A28A" w14:textId="77777777" w:rsidTr="0012349D">
        <w:trPr>
          <w:jc w:val="center"/>
        </w:trPr>
        <w:tc>
          <w:tcPr>
            <w:tcW w:w="1043" w:type="dxa"/>
            <w:vMerge w:val="restart"/>
            <w:tcBorders>
              <w:top w:val="single" w:sz="4" w:space="0" w:color="auto"/>
            </w:tcBorders>
            <w:vAlign w:val="center"/>
          </w:tcPr>
          <w:p w14:paraId="538EA4B1" w14:textId="77777777" w:rsidR="0098772B" w:rsidRPr="006112AD" w:rsidRDefault="0098772B" w:rsidP="006112AD">
            <w:pPr>
              <w:jc w:val="center"/>
              <w:rPr>
                <w:rFonts w:ascii="Calibri" w:hAnsi="Calibri" w:cs="Calibri"/>
                <w:iCs/>
                <w:sz w:val="20"/>
                <w:szCs w:val="20"/>
              </w:rPr>
            </w:pPr>
            <w:r w:rsidRPr="006112AD">
              <w:rPr>
                <w:rFonts w:ascii="Calibri" w:hAnsi="Calibri" w:cs="Calibri"/>
                <w:b/>
                <w:bCs/>
                <w:sz w:val="20"/>
                <w:szCs w:val="20"/>
              </w:rPr>
              <w:t>Long Holding Time</w:t>
            </w:r>
          </w:p>
        </w:tc>
        <w:tc>
          <w:tcPr>
            <w:tcW w:w="2359" w:type="dxa"/>
            <w:tcBorders>
              <w:top w:val="single" w:sz="4" w:space="0" w:color="auto"/>
            </w:tcBorders>
            <w:vAlign w:val="center"/>
          </w:tcPr>
          <w:p w14:paraId="2250F57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Volume</w:t>
            </w:r>
          </w:p>
        </w:tc>
        <w:tc>
          <w:tcPr>
            <w:tcW w:w="1284" w:type="dxa"/>
            <w:tcBorders>
              <w:top w:val="single" w:sz="4" w:space="0" w:color="auto"/>
            </w:tcBorders>
            <w:vAlign w:val="center"/>
          </w:tcPr>
          <w:p w14:paraId="16E6986D" w14:textId="77777777" w:rsidR="0098772B" w:rsidRPr="006112AD" w:rsidRDefault="0098772B" w:rsidP="006112AD">
            <w:pPr>
              <w:jc w:val="center"/>
              <w:rPr>
                <w:rFonts w:ascii="Calibri" w:hAnsi="Calibri" w:cs="Calibri"/>
                <w:iCs/>
                <w:sz w:val="20"/>
                <w:szCs w:val="20"/>
              </w:rPr>
            </w:pPr>
            <w:r w:rsidRPr="006112AD">
              <w:rPr>
                <w:rFonts w:ascii="Calibri" w:eastAsia="Times New Roman" w:hAnsi="Calibri" w:cs="Calibri"/>
                <w:color w:val="000000"/>
                <w:kern w:val="0"/>
                <w:sz w:val="20"/>
                <w:szCs w:val="20"/>
                <w:lang w:eastAsia="en-GB"/>
                <w14:ligatures w14:val="none"/>
              </w:rPr>
              <w:t>Low</w:t>
            </w:r>
          </w:p>
        </w:tc>
        <w:tc>
          <w:tcPr>
            <w:tcW w:w="1126" w:type="dxa"/>
            <w:tcBorders>
              <w:top w:val="single" w:sz="4" w:space="0" w:color="auto"/>
            </w:tcBorders>
            <w:vAlign w:val="center"/>
          </w:tcPr>
          <w:p w14:paraId="2772432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82.72</w:t>
            </w:r>
          </w:p>
        </w:tc>
        <w:tc>
          <w:tcPr>
            <w:tcW w:w="834" w:type="dxa"/>
            <w:tcBorders>
              <w:top w:val="single" w:sz="4" w:space="0" w:color="auto"/>
            </w:tcBorders>
            <w:vAlign w:val="center"/>
          </w:tcPr>
          <w:p w14:paraId="6587C3F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3.18</w:t>
            </w:r>
          </w:p>
        </w:tc>
        <w:tc>
          <w:tcPr>
            <w:tcW w:w="1284" w:type="dxa"/>
            <w:tcBorders>
              <w:top w:val="single" w:sz="4" w:space="0" w:color="auto"/>
            </w:tcBorders>
            <w:vAlign w:val="center"/>
          </w:tcPr>
          <w:p w14:paraId="247540B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71</w:t>
            </w:r>
          </w:p>
        </w:tc>
        <w:tc>
          <w:tcPr>
            <w:tcW w:w="1297" w:type="dxa"/>
            <w:tcBorders>
              <w:top w:val="single" w:sz="4" w:space="0" w:color="auto"/>
            </w:tcBorders>
            <w:vAlign w:val="center"/>
          </w:tcPr>
          <w:p w14:paraId="41411EA6"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5A12ED88" w14:textId="77777777" w:rsidTr="0012349D">
        <w:trPr>
          <w:jc w:val="center"/>
        </w:trPr>
        <w:tc>
          <w:tcPr>
            <w:tcW w:w="1043" w:type="dxa"/>
            <w:vMerge/>
            <w:vAlign w:val="center"/>
          </w:tcPr>
          <w:p w14:paraId="430578FA" w14:textId="77777777" w:rsidR="0098772B" w:rsidRPr="006112AD" w:rsidRDefault="0098772B" w:rsidP="006112AD">
            <w:pPr>
              <w:jc w:val="center"/>
              <w:rPr>
                <w:rFonts w:ascii="Calibri" w:hAnsi="Calibri" w:cs="Calibri"/>
                <w:iCs/>
                <w:sz w:val="20"/>
                <w:szCs w:val="20"/>
              </w:rPr>
            </w:pPr>
          </w:p>
        </w:tc>
        <w:tc>
          <w:tcPr>
            <w:tcW w:w="2359" w:type="dxa"/>
            <w:vAlign w:val="center"/>
          </w:tcPr>
          <w:p w14:paraId="43FED793"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eucocytes</w:t>
            </w:r>
          </w:p>
        </w:tc>
        <w:tc>
          <w:tcPr>
            <w:tcW w:w="1284" w:type="dxa"/>
            <w:vAlign w:val="center"/>
          </w:tcPr>
          <w:p w14:paraId="22A10A8E"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High</w:t>
            </w:r>
          </w:p>
        </w:tc>
        <w:tc>
          <w:tcPr>
            <w:tcW w:w="1126" w:type="dxa"/>
            <w:vAlign w:val="center"/>
          </w:tcPr>
          <w:p w14:paraId="171EAF7F"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1</w:t>
            </w:r>
          </w:p>
        </w:tc>
        <w:tc>
          <w:tcPr>
            <w:tcW w:w="834" w:type="dxa"/>
            <w:vAlign w:val="center"/>
          </w:tcPr>
          <w:p w14:paraId="0F3F60A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0.01</w:t>
            </w:r>
          </w:p>
        </w:tc>
        <w:tc>
          <w:tcPr>
            <w:tcW w:w="1284" w:type="dxa"/>
            <w:vAlign w:val="center"/>
          </w:tcPr>
          <w:p w14:paraId="0D6C6F8B"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9.55</w:t>
            </w:r>
          </w:p>
        </w:tc>
        <w:tc>
          <w:tcPr>
            <w:tcW w:w="1297" w:type="dxa"/>
            <w:vAlign w:val="center"/>
          </w:tcPr>
          <w:p w14:paraId="13FFDECC"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r w:rsidR="0098772B" w:rsidRPr="006112AD" w14:paraId="25DAD372" w14:textId="77777777" w:rsidTr="0012349D">
        <w:trPr>
          <w:jc w:val="center"/>
        </w:trPr>
        <w:tc>
          <w:tcPr>
            <w:tcW w:w="1043" w:type="dxa"/>
            <w:vMerge/>
            <w:tcBorders>
              <w:bottom w:val="single" w:sz="4" w:space="0" w:color="auto"/>
            </w:tcBorders>
          </w:tcPr>
          <w:p w14:paraId="232F67CE" w14:textId="77777777" w:rsidR="0098772B" w:rsidRPr="006112AD" w:rsidRDefault="0098772B" w:rsidP="006112AD">
            <w:pPr>
              <w:jc w:val="center"/>
              <w:rPr>
                <w:rFonts w:ascii="Calibri" w:hAnsi="Calibri" w:cs="Calibri"/>
                <w:iCs/>
                <w:sz w:val="20"/>
                <w:szCs w:val="20"/>
              </w:rPr>
            </w:pPr>
          </w:p>
        </w:tc>
        <w:tc>
          <w:tcPr>
            <w:tcW w:w="2359" w:type="dxa"/>
            <w:tcBorders>
              <w:bottom w:val="single" w:sz="4" w:space="0" w:color="auto"/>
            </w:tcBorders>
            <w:vAlign w:val="center"/>
          </w:tcPr>
          <w:p w14:paraId="6CAE04C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Proteins</w:t>
            </w:r>
          </w:p>
        </w:tc>
        <w:tc>
          <w:tcPr>
            <w:tcW w:w="1284" w:type="dxa"/>
            <w:tcBorders>
              <w:bottom w:val="single" w:sz="4" w:space="0" w:color="auto"/>
            </w:tcBorders>
            <w:vAlign w:val="center"/>
          </w:tcPr>
          <w:p w14:paraId="6AFB2ACD"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Low</w:t>
            </w:r>
          </w:p>
        </w:tc>
        <w:tc>
          <w:tcPr>
            <w:tcW w:w="1126" w:type="dxa"/>
            <w:tcBorders>
              <w:bottom w:val="single" w:sz="4" w:space="0" w:color="auto"/>
            </w:tcBorders>
            <w:vAlign w:val="center"/>
          </w:tcPr>
          <w:p w14:paraId="40A5DDE7"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62.55</w:t>
            </w:r>
          </w:p>
        </w:tc>
        <w:tc>
          <w:tcPr>
            <w:tcW w:w="834" w:type="dxa"/>
            <w:tcBorders>
              <w:bottom w:val="single" w:sz="4" w:space="0" w:color="auto"/>
            </w:tcBorders>
            <w:vAlign w:val="center"/>
          </w:tcPr>
          <w:p w14:paraId="363EC242"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2.76</w:t>
            </w:r>
          </w:p>
        </w:tc>
        <w:tc>
          <w:tcPr>
            <w:tcW w:w="1284" w:type="dxa"/>
            <w:tcBorders>
              <w:bottom w:val="single" w:sz="4" w:space="0" w:color="auto"/>
            </w:tcBorders>
            <w:vAlign w:val="center"/>
          </w:tcPr>
          <w:p w14:paraId="20AF2190"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1.52</w:t>
            </w:r>
          </w:p>
        </w:tc>
        <w:tc>
          <w:tcPr>
            <w:tcW w:w="1297" w:type="dxa"/>
            <w:tcBorders>
              <w:bottom w:val="single" w:sz="4" w:space="0" w:color="auto"/>
            </w:tcBorders>
            <w:vAlign w:val="center"/>
          </w:tcPr>
          <w:p w14:paraId="79A76501" w14:textId="77777777" w:rsidR="0098772B" w:rsidRPr="006112AD" w:rsidRDefault="0098772B" w:rsidP="006112AD">
            <w:pPr>
              <w:jc w:val="center"/>
              <w:rPr>
                <w:rFonts w:ascii="Calibri" w:hAnsi="Calibri" w:cs="Calibri"/>
                <w:iCs/>
                <w:sz w:val="20"/>
                <w:szCs w:val="20"/>
              </w:rPr>
            </w:pPr>
            <w:r w:rsidRPr="006112AD">
              <w:rPr>
                <w:rFonts w:ascii="Calibri" w:hAnsi="Calibri" w:cs="Calibri"/>
                <w:sz w:val="20"/>
                <w:szCs w:val="20"/>
              </w:rPr>
              <w:t>Capable</w:t>
            </w:r>
          </w:p>
        </w:tc>
      </w:tr>
    </w:tbl>
    <w:p w14:paraId="56EE8E76" w14:textId="77777777" w:rsidR="0098772B" w:rsidRPr="006112AD" w:rsidRDefault="0098772B" w:rsidP="006112AD">
      <w:pPr>
        <w:spacing w:after="0" w:line="240" w:lineRule="auto"/>
        <w:jc w:val="center"/>
        <w:rPr>
          <w:rFonts w:ascii="Calibri" w:hAnsi="Calibri" w:cs="Calibri"/>
          <w:iCs/>
          <w:sz w:val="20"/>
          <w:szCs w:val="20"/>
        </w:rPr>
      </w:pPr>
    </w:p>
    <w:p w14:paraId="18DC1ABD" w14:textId="77777777" w:rsidR="0098772B" w:rsidRPr="006112AD" w:rsidRDefault="0098772B" w:rsidP="006112AD">
      <w:pPr>
        <w:spacing w:after="0" w:line="240" w:lineRule="auto"/>
        <w:jc w:val="center"/>
        <w:rPr>
          <w:rFonts w:ascii="Calibri" w:hAnsi="Calibri" w:cs="Calibri"/>
          <w:iCs/>
          <w:sz w:val="20"/>
          <w:szCs w:val="20"/>
        </w:rPr>
      </w:pPr>
    </w:p>
    <w:p w14:paraId="547DBAFF" w14:textId="201D9DDF" w:rsidR="0098772B" w:rsidRPr="006112AD"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t xml:space="preserve">Also shown in Table </w:t>
      </w:r>
      <w:r w:rsidR="002C1209" w:rsidRPr="006112AD">
        <w:rPr>
          <w:rFonts w:ascii="Calibri" w:hAnsi="Calibri" w:cs="Calibri"/>
          <w:iCs/>
          <w:sz w:val="20"/>
          <w:szCs w:val="20"/>
        </w:rPr>
        <w:t>11</w:t>
      </w:r>
      <w:r w:rsidRPr="006112AD">
        <w:rPr>
          <w:rFonts w:ascii="Calibri" w:hAnsi="Calibri" w:cs="Calibri"/>
          <w:iCs/>
          <w:sz w:val="20"/>
          <w:szCs w:val="20"/>
        </w:rPr>
        <w:t xml:space="preserve">, when considering the volumes of FFP units, the capability outcome was capable for both cohorts. This is also true for PC. On the other hand, the capability outcome for the RLC of units with a SHT, was incapable. The process however was capable for units with </w:t>
      </w:r>
      <w:r w:rsidR="00FF6069" w:rsidRPr="006112AD">
        <w:rPr>
          <w:rFonts w:ascii="Calibri" w:hAnsi="Calibri" w:cs="Calibri"/>
          <w:iCs/>
          <w:sz w:val="20"/>
          <w:szCs w:val="20"/>
        </w:rPr>
        <w:t>an</w:t>
      </w:r>
      <w:r w:rsidRPr="006112AD">
        <w:rPr>
          <w:rFonts w:ascii="Calibri" w:hAnsi="Calibri" w:cs="Calibri"/>
          <w:iCs/>
          <w:sz w:val="20"/>
          <w:szCs w:val="20"/>
        </w:rPr>
        <w:t xml:space="preserve"> LHT. </w:t>
      </w:r>
    </w:p>
    <w:p w14:paraId="767BBA60" w14:textId="6A768799" w:rsidR="0098772B" w:rsidRDefault="0098772B" w:rsidP="006112AD">
      <w:pPr>
        <w:spacing w:line="240" w:lineRule="auto"/>
        <w:jc w:val="both"/>
        <w:rPr>
          <w:rFonts w:ascii="Calibri" w:hAnsi="Calibri" w:cs="Calibri"/>
          <w:iCs/>
          <w:sz w:val="20"/>
          <w:szCs w:val="20"/>
        </w:rPr>
      </w:pPr>
      <w:r w:rsidRPr="006112AD">
        <w:rPr>
          <w:rFonts w:ascii="Calibri" w:hAnsi="Calibri" w:cs="Calibri"/>
          <w:iCs/>
          <w:sz w:val="20"/>
          <w:szCs w:val="20"/>
        </w:rPr>
        <w:lastRenderedPageBreak/>
        <w:t xml:space="preserve">Out of specification (OOS) values were removed from the SHT cohort for RLC to assess the influence of outliers. When this was done, the process capability changed from incapable to borderline. </w:t>
      </w:r>
    </w:p>
    <w:p w14:paraId="3AA4C823" w14:textId="77777777" w:rsidR="00844576" w:rsidRPr="006112AD" w:rsidRDefault="00844576" w:rsidP="006112AD">
      <w:pPr>
        <w:spacing w:line="240" w:lineRule="auto"/>
        <w:jc w:val="both"/>
        <w:rPr>
          <w:rFonts w:ascii="Calibri" w:hAnsi="Calibri" w:cs="Calibri"/>
          <w:iCs/>
          <w:sz w:val="20"/>
          <w:szCs w:val="20"/>
        </w:rPr>
      </w:pPr>
    </w:p>
    <w:p w14:paraId="7C3E6028" w14:textId="4B0DCB1E" w:rsidR="00F6633D" w:rsidRPr="000462D0" w:rsidRDefault="0098772B" w:rsidP="000462D0">
      <w:pPr>
        <w:pStyle w:val="ListParagraph"/>
        <w:numPr>
          <w:ilvl w:val="0"/>
          <w:numId w:val="38"/>
        </w:numPr>
        <w:spacing w:line="240" w:lineRule="auto"/>
        <w:rPr>
          <w:rFonts w:ascii="Calibri" w:hAnsi="Calibri" w:cs="Calibri"/>
          <w:b/>
          <w:bCs/>
          <w:sz w:val="20"/>
          <w:szCs w:val="20"/>
        </w:rPr>
      </w:pPr>
      <w:bookmarkStart w:id="141" w:name="_Toc198372567"/>
      <w:bookmarkStart w:id="142" w:name="_Toc199078024"/>
      <w:r w:rsidRPr="000462D0">
        <w:rPr>
          <w:rFonts w:ascii="Calibri" w:hAnsi="Calibri" w:cs="Calibri"/>
          <w:b/>
          <w:bCs/>
          <w:sz w:val="20"/>
          <w:szCs w:val="20"/>
        </w:rPr>
        <w:t>Discussion</w:t>
      </w:r>
      <w:bookmarkEnd w:id="141"/>
      <w:bookmarkEnd w:id="142"/>
    </w:p>
    <w:p w14:paraId="13EB7322" w14:textId="0A8D857E" w:rsidR="0098772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FFP is a vital transfusion product which is indicated in cases of complex coagulopathies, severe bleeding, Vitamin K deficiency, and burns amongst others. As with other blood products, FFP is required to be of optimal quality for transfusion to ensure that the product has a therapeutic effect, and any unwanted adverse transfusion reactions are avoided for the safety of the patient. According to the EDQM non-filtered FFP must have a</w:t>
      </w:r>
      <w:r w:rsidR="003F4A41" w:rsidRPr="006112AD">
        <w:rPr>
          <w:rFonts w:ascii="Calibri" w:hAnsi="Calibri" w:cs="Calibri"/>
          <w:sz w:val="20"/>
          <w:szCs w:val="20"/>
        </w:rPr>
        <w:t xml:space="preserve"> </w:t>
      </w:r>
      <w:r w:rsidRPr="006112AD">
        <w:rPr>
          <w:rFonts w:ascii="Calibri" w:hAnsi="Calibri" w:cs="Calibri"/>
          <w:sz w:val="20"/>
          <w:szCs w:val="20"/>
        </w:rPr>
        <w:t>RLC of &lt;0.1x10</w:t>
      </w:r>
      <w:r w:rsidRPr="006112AD">
        <w:rPr>
          <w:rFonts w:ascii="Calibri" w:hAnsi="Calibri" w:cs="Calibri"/>
          <w:sz w:val="20"/>
          <w:szCs w:val="20"/>
          <w:vertAlign w:val="superscript"/>
        </w:rPr>
        <w:t>9</w:t>
      </w:r>
      <w:r w:rsidRPr="006112AD">
        <w:rPr>
          <w:rFonts w:ascii="Calibri" w:hAnsi="Calibri" w:cs="Calibri"/>
          <w:sz w:val="20"/>
          <w:szCs w:val="20"/>
        </w:rPr>
        <w:t xml:space="preserve"> cells/L and a total PC of ≥50g/L</w:t>
      </w:r>
      <w:r w:rsidR="00871EAA">
        <w:rPr>
          <w:rFonts w:ascii="Calibri" w:hAnsi="Calibri" w:cs="Calibri"/>
          <w:sz w:val="20"/>
          <w:szCs w:val="20"/>
        </w:rPr>
        <w:fldChar w:fldCharType="begin"/>
      </w:r>
      <w:r w:rsidR="00871EAA">
        <w:rPr>
          <w:rFonts w:ascii="Calibri" w:hAnsi="Calibri" w:cs="Calibri"/>
          <w:sz w:val="20"/>
          <w:szCs w:val="20"/>
        </w:rPr>
        <w:instrText xml:space="preserve"> ADDIN ZOTERO_ITEM CSL_CITATION {"citationID":"pLa5PFfn","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71EAA">
        <w:rPr>
          <w:rFonts w:ascii="Calibri" w:hAnsi="Calibri" w:cs="Calibri"/>
          <w:sz w:val="20"/>
          <w:szCs w:val="20"/>
        </w:rPr>
        <w:fldChar w:fldCharType="separate"/>
      </w:r>
      <w:r w:rsidR="00871EAA" w:rsidRPr="00871EAA">
        <w:rPr>
          <w:rFonts w:ascii="Calibri" w:hAnsi="Calibri" w:cs="Calibri"/>
          <w:sz w:val="20"/>
        </w:rPr>
        <w:t>(1)</w:t>
      </w:r>
      <w:r w:rsidR="00871EAA">
        <w:rPr>
          <w:rFonts w:ascii="Calibri" w:hAnsi="Calibri" w:cs="Calibri"/>
          <w:sz w:val="20"/>
          <w:szCs w:val="20"/>
        </w:rPr>
        <w:fldChar w:fldCharType="end"/>
      </w:r>
      <w:r w:rsidRPr="006112AD">
        <w:rPr>
          <w:rFonts w:ascii="Calibri" w:hAnsi="Calibri" w:cs="Calibri"/>
          <w:sz w:val="20"/>
          <w:szCs w:val="20"/>
        </w:rPr>
        <w:t>. These parameters are subject to variations due to various factors such as temperature, storage conditions, blood separation techniques and holding time which varies between units and is currently limited to 3 to 20 hours</w:t>
      </w:r>
      <w:r w:rsidR="00871EA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czx6gawe","properties":{"formattedCitation":"(1,8)","plainCitation":"(1,8)","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label":"page"}],"schema":"https://github.com/citation-style-language/schema/raw/master/csl-citation.json"} </w:instrText>
      </w:r>
      <w:r w:rsidR="00871EAA">
        <w:rPr>
          <w:rFonts w:ascii="Calibri" w:hAnsi="Calibri" w:cs="Calibri"/>
          <w:sz w:val="20"/>
          <w:szCs w:val="20"/>
        </w:rPr>
        <w:fldChar w:fldCharType="separate"/>
      </w:r>
      <w:r w:rsidR="00040157" w:rsidRPr="00040157">
        <w:rPr>
          <w:rFonts w:ascii="Calibri" w:hAnsi="Calibri" w:cs="Calibri"/>
          <w:sz w:val="20"/>
        </w:rPr>
        <w:t>(1,8)</w:t>
      </w:r>
      <w:r w:rsidR="00871EAA">
        <w:rPr>
          <w:rFonts w:ascii="Calibri" w:hAnsi="Calibri" w:cs="Calibri"/>
          <w:sz w:val="20"/>
          <w:szCs w:val="20"/>
        </w:rPr>
        <w:fldChar w:fldCharType="end"/>
      </w:r>
      <w:r w:rsidR="005D0B19" w:rsidRPr="006112AD">
        <w:rPr>
          <w:rFonts w:ascii="Calibri" w:hAnsi="Calibri" w:cs="Calibri"/>
          <w:sz w:val="20"/>
          <w:szCs w:val="20"/>
        </w:rPr>
        <w:t>.</w:t>
      </w:r>
      <w:r w:rsidRPr="006112AD">
        <w:rPr>
          <w:rFonts w:ascii="Calibri" w:hAnsi="Calibri" w:cs="Calibri"/>
          <w:sz w:val="20"/>
          <w:szCs w:val="20"/>
        </w:rPr>
        <w:t xml:space="preserve"> This period between the collection of a blood donation and its separation is necessary for phagocytosis of any microorganisms by the bactericidal action of leucocytes, and leucocyte degradation</w:t>
      </w:r>
      <w:r w:rsidR="00947279">
        <w:rPr>
          <w:rFonts w:ascii="Calibri" w:hAnsi="Calibri" w:cs="Calibri"/>
          <w:sz w:val="20"/>
          <w:szCs w:val="20"/>
        </w:rPr>
        <w:t xml:space="preserve"> and inactivation</w:t>
      </w:r>
      <w:r w:rsidRPr="006112AD">
        <w:rPr>
          <w:rFonts w:ascii="Calibri" w:hAnsi="Calibri" w:cs="Calibri"/>
          <w:sz w:val="20"/>
          <w:szCs w:val="20"/>
        </w:rPr>
        <w:t xml:space="preserve">.  </w:t>
      </w:r>
    </w:p>
    <w:p w14:paraId="171E917A" w14:textId="6E9CDA43" w:rsidR="00D47008" w:rsidRDefault="0098772B" w:rsidP="00D47008">
      <w:pPr>
        <w:spacing w:before="240" w:line="240" w:lineRule="auto"/>
        <w:jc w:val="both"/>
        <w:rPr>
          <w:rFonts w:ascii="Calibri" w:hAnsi="Calibri" w:cs="Calibri"/>
          <w:sz w:val="20"/>
          <w:szCs w:val="20"/>
        </w:rPr>
      </w:pPr>
      <w:r w:rsidRPr="006112AD">
        <w:rPr>
          <w:rFonts w:ascii="Calibri" w:hAnsi="Calibri" w:cs="Calibri"/>
          <w:sz w:val="20"/>
          <w:szCs w:val="20"/>
        </w:rPr>
        <w:t xml:space="preserve">Thus, the aim of this study was to investigate whether there is a statistical correlation between holding time and RLC, as well as holding time and PC on which no </w:t>
      </w:r>
      <w:r w:rsidR="004913FB">
        <w:rPr>
          <w:rFonts w:ascii="Calibri" w:hAnsi="Calibri" w:cs="Calibri"/>
          <w:sz w:val="20"/>
          <w:szCs w:val="20"/>
        </w:rPr>
        <w:t>relative</w:t>
      </w:r>
      <w:r w:rsidRPr="006112AD">
        <w:rPr>
          <w:rFonts w:ascii="Calibri" w:hAnsi="Calibri" w:cs="Calibri"/>
          <w:sz w:val="20"/>
          <w:szCs w:val="20"/>
        </w:rPr>
        <w:t xml:space="preserve"> data is available in relation to holding time. In </w:t>
      </w:r>
      <w:r w:rsidR="00B50300" w:rsidRPr="006112AD">
        <w:rPr>
          <w:rFonts w:ascii="Calibri" w:hAnsi="Calibri" w:cs="Calibri"/>
          <w:sz w:val="20"/>
          <w:szCs w:val="20"/>
        </w:rPr>
        <w:t>addition,</w:t>
      </w:r>
      <w:r w:rsidRPr="006112AD">
        <w:rPr>
          <w:rFonts w:ascii="Calibri" w:hAnsi="Calibri" w:cs="Calibri"/>
          <w:sz w:val="20"/>
          <w:szCs w:val="20"/>
        </w:rPr>
        <w:t xml:space="preserve"> the study also aim</w:t>
      </w:r>
      <w:r w:rsidR="004812E0">
        <w:rPr>
          <w:rFonts w:ascii="Calibri" w:hAnsi="Calibri" w:cs="Calibri"/>
          <w:sz w:val="20"/>
          <w:szCs w:val="20"/>
        </w:rPr>
        <w:t>ed</w:t>
      </w:r>
      <w:r w:rsidRPr="006112AD">
        <w:rPr>
          <w:rFonts w:ascii="Calibri" w:hAnsi="Calibri" w:cs="Calibri"/>
          <w:sz w:val="20"/>
          <w:szCs w:val="20"/>
        </w:rPr>
        <w:t xml:space="preserve"> to determine if good procedural control is maintained by monitoring of SPC. The determination of a correlation between holding time and the RLC and PC parameters would enable further standardisation of whole blood processing. The objectives to establish this, were to measure and compare RLCs and PCs in a cohort of 100 units with a SHT and a cohort of another 100 units with </w:t>
      </w:r>
      <w:proofErr w:type="gramStart"/>
      <w:r w:rsidRPr="006112AD">
        <w:rPr>
          <w:rFonts w:ascii="Calibri" w:hAnsi="Calibri" w:cs="Calibri"/>
          <w:sz w:val="20"/>
          <w:szCs w:val="20"/>
        </w:rPr>
        <w:t>a</w:t>
      </w:r>
      <w:proofErr w:type="gramEnd"/>
      <w:r w:rsidRPr="006112AD">
        <w:rPr>
          <w:rFonts w:ascii="Calibri" w:hAnsi="Calibri" w:cs="Calibri"/>
          <w:sz w:val="20"/>
          <w:szCs w:val="20"/>
        </w:rPr>
        <w:t xml:space="preserve"> LHT. </w:t>
      </w:r>
      <w:r w:rsidR="008751FF" w:rsidRPr="006112AD">
        <w:rPr>
          <w:rFonts w:ascii="Calibri" w:hAnsi="Calibri" w:cs="Calibri"/>
          <w:sz w:val="20"/>
          <w:szCs w:val="20"/>
        </w:rPr>
        <w:t xml:space="preserve">The </w:t>
      </w:r>
      <w:r w:rsidRPr="006112AD">
        <w:rPr>
          <w:rFonts w:ascii="Calibri" w:hAnsi="Calibri" w:cs="Calibri"/>
          <w:sz w:val="20"/>
          <w:szCs w:val="20"/>
        </w:rPr>
        <w:t xml:space="preserve">LHT </w:t>
      </w:r>
      <w:r w:rsidR="008751FF" w:rsidRPr="006112AD">
        <w:rPr>
          <w:rFonts w:ascii="Calibri" w:hAnsi="Calibri" w:cs="Calibri"/>
          <w:sz w:val="20"/>
          <w:szCs w:val="20"/>
        </w:rPr>
        <w:t xml:space="preserve">cohort </w:t>
      </w:r>
      <w:r w:rsidR="007E091D" w:rsidRPr="006112AD">
        <w:rPr>
          <w:rFonts w:ascii="Calibri" w:hAnsi="Calibri" w:cs="Calibri"/>
          <w:sz w:val="20"/>
          <w:szCs w:val="20"/>
        </w:rPr>
        <w:t>refers to</w:t>
      </w:r>
      <w:r w:rsidRPr="006112AD">
        <w:rPr>
          <w:rFonts w:ascii="Calibri" w:hAnsi="Calibri" w:cs="Calibri"/>
          <w:sz w:val="20"/>
          <w:szCs w:val="20"/>
        </w:rPr>
        <w:t xml:space="preserve"> units collected</w:t>
      </w:r>
      <w:r w:rsidR="00C0086D" w:rsidRPr="006112AD">
        <w:rPr>
          <w:rFonts w:ascii="Calibri" w:hAnsi="Calibri" w:cs="Calibri"/>
          <w:sz w:val="20"/>
          <w:szCs w:val="20"/>
        </w:rPr>
        <w:t>,</w:t>
      </w:r>
      <w:r w:rsidRPr="006112AD">
        <w:rPr>
          <w:rFonts w:ascii="Calibri" w:hAnsi="Calibri" w:cs="Calibri"/>
          <w:sz w:val="20"/>
          <w:szCs w:val="20"/>
        </w:rPr>
        <w:t xml:space="preserve"> left overnight and processed the following day. </w:t>
      </w:r>
      <w:r w:rsidR="00FA156C" w:rsidRPr="006112AD">
        <w:rPr>
          <w:rFonts w:ascii="Calibri" w:hAnsi="Calibri" w:cs="Calibri"/>
          <w:sz w:val="20"/>
          <w:szCs w:val="20"/>
        </w:rPr>
        <w:t xml:space="preserve">SHT </w:t>
      </w:r>
      <w:r w:rsidR="00E44F01" w:rsidRPr="006112AD">
        <w:rPr>
          <w:rFonts w:ascii="Calibri" w:hAnsi="Calibri" w:cs="Calibri"/>
          <w:sz w:val="20"/>
          <w:szCs w:val="20"/>
        </w:rPr>
        <w:t xml:space="preserve">are units collected and processed on the same day </w:t>
      </w:r>
      <w:r w:rsidR="00B947BE" w:rsidRPr="006112AD">
        <w:rPr>
          <w:rFonts w:ascii="Calibri" w:hAnsi="Calibri" w:cs="Calibri"/>
          <w:sz w:val="20"/>
          <w:szCs w:val="20"/>
        </w:rPr>
        <w:t>with a standing time of approximately 3 – 4 hours.</w:t>
      </w:r>
      <w:r w:rsidR="003E7793" w:rsidRPr="006112AD">
        <w:rPr>
          <w:rFonts w:ascii="Calibri" w:hAnsi="Calibri" w:cs="Calibri"/>
          <w:sz w:val="20"/>
          <w:szCs w:val="20"/>
        </w:rPr>
        <w:t xml:space="preserve"> </w:t>
      </w:r>
      <w:r w:rsidRPr="006112AD">
        <w:rPr>
          <w:rFonts w:ascii="Calibri" w:hAnsi="Calibri" w:cs="Calibri"/>
          <w:sz w:val="20"/>
          <w:szCs w:val="20"/>
        </w:rPr>
        <w:t xml:space="preserve">The FFP unit volume, RLC, and PC were measured for each unit of the two cohorts. </w:t>
      </w:r>
    </w:p>
    <w:p w14:paraId="0B84044E" w14:textId="126E2F0F" w:rsidR="00D47008" w:rsidRPr="006112AD" w:rsidRDefault="00D47008" w:rsidP="00D47008">
      <w:pPr>
        <w:spacing w:before="240" w:line="240" w:lineRule="auto"/>
        <w:jc w:val="both"/>
        <w:rPr>
          <w:rFonts w:ascii="Calibri" w:hAnsi="Calibri" w:cs="Calibri"/>
          <w:color w:val="FF0000"/>
          <w:sz w:val="20"/>
          <w:szCs w:val="20"/>
        </w:rPr>
      </w:pPr>
      <w:r w:rsidRPr="006112AD">
        <w:rPr>
          <w:rFonts w:ascii="Calibri" w:hAnsi="Calibri" w:cs="Calibri"/>
          <w:sz w:val="20"/>
          <w:szCs w:val="20"/>
        </w:rPr>
        <w:t>The volumes of FFP units varied between 251mL and 306mL, with the mean of the LHT cohort being higher by 7mL tha</w:t>
      </w:r>
      <w:r w:rsidR="00FF47EF">
        <w:rPr>
          <w:rFonts w:ascii="Calibri" w:hAnsi="Calibri" w:cs="Calibri"/>
          <w:sz w:val="20"/>
          <w:szCs w:val="20"/>
        </w:rPr>
        <w:t>n</w:t>
      </w:r>
      <w:r w:rsidRPr="006112AD">
        <w:rPr>
          <w:rFonts w:ascii="Calibri" w:hAnsi="Calibri" w:cs="Calibri"/>
          <w:sz w:val="20"/>
          <w:szCs w:val="20"/>
        </w:rPr>
        <w:t xml:space="preserve"> that of the SHT cohort. The volume of a unit may be influenced by various factors including the automated separator used to derive the plasma component and centrifugation speed when separating the whole blood components</w:t>
      </w:r>
      <w:r w:rsidR="00871EAA">
        <w:rPr>
          <w:rFonts w:ascii="Calibri" w:hAnsi="Calibri" w:cs="Calibri"/>
          <w:sz w:val="20"/>
          <w:szCs w:val="20"/>
        </w:rPr>
        <w:fldChar w:fldCharType="begin"/>
      </w:r>
      <w:r w:rsidR="00871EAA">
        <w:rPr>
          <w:rFonts w:ascii="Calibri" w:hAnsi="Calibri" w:cs="Calibri"/>
          <w:sz w:val="20"/>
          <w:szCs w:val="20"/>
        </w:rPr>
        <w:instrText xml:space="preserve"> ADDIN ZOTERO_ITEM CSL_CITATION {"citationID":"knTlrO9h","properties":{"formattedCitation":"(1)","plainCitation":"(1)","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871EAA">
        <w:rPr>
          <w:rFonts w:ascii="Calibri" w:hAnsi="Calibri" w:cs="Calibri"/>
          <w:sz w:val="20"/>
          <w:szCs w:val="20"/>
        </w:rPr>
        <w:fldChar w:fldCharType="separate"/>
      </w:r>
      <w:r w:rsidR="00871EAA" w:rsidRPr="00871EAA">
        <w:rPr>
          <w:rFonts w:ascii="Calibri" w:hAnsi="Calibri" w:cs="Calibri"/>
          <w:sz w:val="20"/>
        </w:rPr>
        <w:t>(1)</w:t>
      </w:r>
      <w:r w:rsidR="00871EAA">
        <w:rPr>
          <w:rFonts w:ascii="Calibri" w:hAnsi="Calibri" w:cs="Calibri"/>
          <w:sz w:val="20"/>
          <w:szCs w:val="20"/>
        </w:rPr>
        <w:fldChar w:fldCharType="end"/>
      </w:r>
      <w:r w:rsidRPr="006112AD">
        <w:rPr>
          <w:rFonts w:ascii="Calibri" w:hAnsi="Calibri" w:cs="Calibri"/>
          <w:sz w:val="20"/>
          <w:szCs w:val="20"/>
        </w:rPr>
        <w:t xml:space="preserve">. Unfortunately, no literature which relates SHT and LHT in terms of volumes was discovered. </w:t>
      </w:r>
    </w:p>
    <w:p w14:paraId="60CA727E" w14:textId="6A553ACF" w:rsidR="006D4B1A"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FFP unit volumes differed by 7ml between the two cohorts, with that of the LHT cohort being higher. A higher number of FFP units with elevated RLCs were identified in the SHT cohort, which also had a wider variation of values. From this cohort of 100 units, 3 were identified as statistical outliers, </w:t>
      </w:r>
      <w:r w:rsidR="00AD17AF" w:rsidRPr="006112AD">
        <w:rPr>
          <w:rFonts w:ascii="Calibri" w:hAnsi="Calibri" w:cs="Calibri"/>
          <w:sz w:val="20"/>
          <w:szCs w:val="20"/>
        </w:rPr>
        <w:t xml:space="preserve">and overall, a total of </w:t>
      </w:r>
      <w:r w:rsidRPr="006112AD">
        <w:rPr>
          <w:rFonts w:ascii="Calibri" w:hAnsi="Calibri" w:cs="Calibri"/>
          <w:sz w:val="20"/>
          <w:szCs w:val="20"/>
        </w:rPr>
        <w:t xml:space="preserve">5 </w:t>
      </w:r>
      <w:r w:rsidR="001310AB" w:rsidRPr="006112AD">
        <w:rPr>
          <w:rFonts w:ascii="Calibri" w:hAnsi="Calibri" w:cs="Calibri"/>
          <w:sz w:val="20"/>
          <w:szCs w:val="20"/>
        </w:rPr>
        <w:t xml:space="preserve">units </w:t>
      </w:r>
      <w:r w:rsidRPr="006112AD">
        <w:rPr>
          <w:rFonts w:ascii="Calibri" w:hAnsi="Calibri" w:cs="Calibri"/>
          <w:sz w:val="20"/>
          <w:szCs w:val="20"/>
        </w:rPr>
        <w:t>exceeded the minimum acceptable RLC of &lt;0.1x10</w:t>
      </w:r>
      <w:r w:rsidRPr="006112AD">
        <w:rPr>
          <w:rFonts w:ascii="Calibri" w:hAnsi="Calibri" w:cs="Calibri"/>
          <w:sz w:val="20"/>
          <w:szCs w:val="20"/>
          <w:vertAlign w:val="superscript"/>
        </w:rPr>
        <w:t>9</w:t>
      </w:r>
      <w:r w:rsidRPr="006112AD">
        <w:rPr>
          <w:rFonts w:ascii="Calibri" w:hAnsi="Calibri" w:cs="Calibri"/>
          <w:sz w:val="20"/>
          <w:szCs w:val="20"/>
        </w:rPr>
        <w:t xml:space="preserve"> cells/L, making the difference between cohorts due to a SHT more significant. All units from the LHT cohort had acceptable RLCs, although a single unit was identified as an outlier statistically. The mean RLC of the SHT cohort was more than double that of the LHT cohort. PCs were all found to be adequate in both cohorts, however there was a statistical difference between the mean PCs of the two cohorts. </w:t>
      </w:r>
    </w:p>
    <w:p w14:paraId="26E78326" w14:textId="3BB01AD4" w:rsidR="005F463C" w:rsidRPr="006112AD" w:rsidRDefault="005F463C" w:rsidP="006112AD">
      <w:pPr>
        <w:spacing w:line="240" w:lineRule="auto"/>
        <w:jc w:val="both"/>
        <w:rPr>
          <w:rFonts w:ascii="Calibri" w:hAnsi="Calibri" w:cs="Calibri"/>
          <w:sz w:val="20"/>
          <w:szCs w:val="20"/>
        </w:rPr>
      </w:pPr>
      <w:r w:rsidRPr="006112AD">
        <w:rPr>
          <w:rFonts w:ascii="Calibri" w:hAnsi="Calibri" w:cs="Calibri"/>
          <w:sz w:val="20"/>
          <w:szCs w:val="20"/>
        </w:rPr>
        <w:t>Using a standard normal distribution</w:t>
      </w:r>
      <w:r w:rsidR="00FD2FF0">
        <w:rPr>
          <w:rFonts w:ascii="Calibri" w:hAnsi="Calibri" w:cs="Calibri"/>
          <w:sz w:val="20"/>
          <w:szCs w:val="20"/>
        </w:rPr>
        <w:t xml:space="preserve"> curve</w:t>
      </w:r>
      <w:r w:rsidRPr="006112AD">
        <w:rPr>
          <w:rFonts w:ascii="Calibri" w:hAnsi="Calibri" w:cs="Calibri"/>
          <w:sz w:val="20"/>
          <w:szCs w:val="20"/>
        </w:rPr>
        <w:t>, the probability of a unit having a Z-score exceeding ±3 is 0.27% (2 in 1000). Applied to a sample of 1000 units, this predicts approximately 2 outliers. In the SHT cohort of 100 units, 3 outliers (3%) were observed—substantially higher than expected. By contrast, the long holding time LHT cohort also of 100 units had only 1 outlier (1%), which, while slightly above the expected rate, was three times fewer than in the SHT cohort. These findings indicate that shorter holding times may be associated with increased variability and a higher likelihood of units exceeding acceptable leucocyte limits.</w:t>
      </w:r>
    </w:p>
    <w:p w14:paraId="736A6E16" w14:textId="0749540E" w:rsidR="0098772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The data collected showed that when comparing mean RLCs the two cohorts were found to be statistically different using the Mann Whitney test (p = &lt;0.001), with the mean of the SHT cohort being larger (0.029x10</w:t>
      </w:r>
      <w:r w:rsidRPr="006112AD">
        <w:rPr>
          <w:rFonts w:ascii="Calibri" w:hAnsi="Calibri" w:cs="Calibri"/>
          <w:sz w:val="20"/>
          <w:szCs w:val="20"/>
          <w:vertAlign w:val="superscript"/>
        </w:rPr>
        <w:t xml:space="preserve">9 </w:t>
      </w:r>
      <w:r w:rsidRPr="006112AD">
        <w:rPr>
          <w:rFonts w:ascii="Calibri" w:hAnsi="Calibri" w:cs="Calibri"/>
          <w:sz w:val="20"/>
          <w:szCs w:val="20"/>
        </w:rPr>
        <w:t>cells/L) than that of the LHT cohort (0.013x10</w:t>
      </w:r>
      <w:r w:rsidRPr="006112AD">
        <w:rPr>
          <w:rFonts w:ascii="Calibri" w:hAnsi="Calibri" w:cs="Calibri"/>
          <w:sz w:val="20"/>
          <w:szCs w:val="20"/>
          <w:vertAlign w:val="superscript"/>
        </w:rPr>
        <w:t>9</w:t>
      </w:r>
      <w:r w:rsidRPr="006112AD">
        <w:rPr>
          <w:rFonts w:ascii="Calibri" w:hAnsi="Calibri" w:cs="Calibri"/>
          <w:sz w:val="20"/>
          <w:szCs w:val="20"/>
        </w:rPr>
        <w:t xml:space="preserve"> cells/L) by more than twice as much. The presence of</w:t>
      </w:r>
      <w:r w:rsidR="00402675" w:rsidRPr="006112AD">
        <w:rPr>
          <w:rFonts w:ascii="Calibri" w:hAnsi="Calibri" w:cs="Calibri"/>
          <w:sz w:val="20"/>
          <w:szCs w:val="20"/>
        </w:rPr>
        <w:t xml:space="preserve"> OOS</w:t>
      </w:r>
      <w:r w:rsidRPr="006112AD">
        <w:rPr>
          <w:rFonts w:ascii="Calibri" w:hAnsi="Calibri" w:cs="Calibri"/>
          <w:sz w:val="20"/>
          <w:szCs w:val="20"/>
        </w:rPr>
        <w:t xml:space="preserve"> values most likely had some influence on the mean value since the data set was right-skewed, but the fact that more units with an elevated RLC were identified in the SHT cohort showed that the holding time did in fact have an influence on this parameter and this was consistent with the findings of the </w:t>
      </w:r>
      <w:r w:rsidR="003E7793" w:rsidRPr="006112AD">
        <w:rPr>
          <w:rFonts w:ascii="Calibri" w:hAnsi="Calibri" w:cs="Calibri"/>
          <w:sz w:val="20"/>
          <w:szCs w:val="20"/>
        </w:rPr>
        <w:t>local establishment</w:t>
      </w:r>
      <w:r w:rsidRPr="006112AD">
        <w:rPr>
          <w:rFonts w:ascii="Calibri" w:hAnsi="Calibri" w:cs="Calibri"/>
          <w:sz w:val="20"/>
          <w:szCs w:val="20"/>
        </w:rPr>
        <w:t xml:space="preserve">. </w:t>
      </w:r>
    </w:p>
    <w:p w14:paraId="00FC997B" w14:textId="3536654B" w:rsidR="00AE610B" w:rsidRPr="006112AD" w:rsidRDefault="0098772B" w:rsidP="006112AD">
      <w:pPr>
        <w:spacing w:line="240" w:lineRule="auto"/>
        <w:jc w:val="both"/>
        <w:rPr>
          <w:rFonts w:ascii="Calibri" w:hAnsi="Calibri" w:cs="Calibri"/>
          <w:sz w:val="20"/>
          <w:szCs w:val="20"/>
        </w:rPr>
      </w:pPr>
      <w:r w:rsidRPr="006112AD">
        <w:rPr>
          <w:rFonts w:ascii="Calibri" w:hAnsi="Calibri" w:cs="Calibri"/>
          <w:sz w:val="20"/>
          <w:szCs w:val="20"/>
        </w:rPr>
        <w:t>Various factors influencing transfusion products have been studied in the past few decades, however, there has been very little if any research specifically on the influence that holding time has on the RLC in plasma</w:t>
      </w:r>
      <w:r w:rsidR="00F6779D">
        <w:rPr>
          <w:rFonts w:ascii="Calibri" w:hAnsi="Calibri" w:cs="Calibri"/>
          <w:sz w:val="20"/>
          <w:szCs w:val="20"/>
        </w:rPr>
        <w:t xml:space="preserve"> </w:t>
      </w:r>
      <w:r w:rsidR="00871EA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bMTNmhjA","properties":{"formattedCitation":"(5,8\\uc0\\u8211{}14)","plainCitation":"(5,8–14)","noteIndex":0},"citationItems":[{"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label":"page"},{"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label":"page"},{"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0,"uris":["http://zotero.org/users/3782744/items/8RYK7BBN"],"itemData":{"id":5480,"type":"article-journal","abstract":"Background:\nThe aim of this study was to analyse and compare the activity of factor V, VIII and fibrinogen level in fresh frozen plasma and frozen plasma frozen after 8 hrs but within 24 hours after phlebotomy.\n\nMaterials and Methods:\nFresh frozen plasma separated from whole blood within 8 hours was compared with plasma separated within 24 hours after phlebotomy in terms of coagulation factors V and VIII and level of fibrinogen by standard methods using semi automated coagulometer sysmex CA50.\n\nResults:\nLonger storage of whole blood before processing resulted in significant decrease (18.4%) in activity of factor VIII but the fall in activity of factor V (6.52%) or level of fibrinogen (1.81%) was not significant.\n\nDiscussion:\nThese data suggest that there is good retention of coagulation factors in both types of plasma. Although there is significant fall in activity of factor VIII, but it is an acute phase reactant and raised in most of the diseases so it is suggested that frozen plasma would be an acceptable product for most patients requiring fresh frozen plasma.","container-title":"Asian Journal of Transfusion Science","DOI":"10.4103/0973-6247.150936","ISSN":"0973-6247","issue":"1","journalAbbreviation":"Asian J Transfus Sci","note":"PMID: 25722564\nPMCID: PMC4339934","page":"6-8","source":"PubMed Central","title":"Comparative analysis of activity of coagulation Factors V and VIII and level of fibrinogen in fresh frozen plasma and frozen plasma","volume":"9","author":[{"family":"Dogra","given":"Mitu"},{"family":"Sidhu","given":"Meena"},{"family":"Vasudev","given":"Rahul"},{"family":"Dogra","given":"Ashu"}],"issued":{"date-parts":[["2015"]]}},"label":"page"},{"id":5482,"uris":["http://zotero.org/users/3782744/items/G4MS4YFP"],"itemData":{"id":5482,"type":"article-journal","abstract":"BACKGROUND AND OBJECTIVES: The aim of this study was to evaluate the quality of leucocyte-depleted plasma produced from leucocyte-depleted whole blood, stored for different periods of times before filtration through polyurethane filters.\nMATERIALS AND METHODS: Whole blood was collected, from 48 voluntary donors, into quadruple blood bag sets with integrated whole-blood filters, and stored at room temperature for 1, 2, 6, or 18 h before filtration. Five samples were taken: one directly from the donor; one immediately after collection; one before and one after filtration; and one from plasma units before freezing. All samples were analysed for the following parameters: prothrombin time; activated partial thromboplastin time; prothrombin fragments F1+2; fibrinogen; factors VIII, XI and XII; von Willebrand factor antigen; ristocetin cofactor activity; collagen-binding capacity; multimers; and complement C3a-desArg.\nRESULTS: Different whole-blood storage times before filtration did not have a significant effect on the stability of coagulation factors. The activity of all investigated coagulation factors in plasma was generally above 90 U/dl, even after 18 h of storage of whole blood before filtration. von Willebrand factor multimeric distribution remained stable throughout the process. However, activation of complement did occur during storage.\nCONCLUSIONS: Leucodepleted plasma originating from leucodepleted whole blood maintains a satisfactory level of coagulation factors, even after the storage of whole blood for 18 h at room temperature before filtration.","container-title":"Vox Sanguinis","DOI":"10.1111/j.1423-0410.2004.00563.x","ISSN":"0042-9007","issue":"3","journalAbbreviation":"Vox Sang","language":"eng","note":"PMID: 15569067","page":"156-164","source":"PubMed","title":"Effects of extended storage of whole blood before leucocyte depletion on coagulation factors in plasma","volume":"87","author":[{"family":"Kretzschmar","given":"E."},{"family":"Kruse","given":"F."},{"family":"Greiss","given":"O."},{"family":"Paunovic","given":"D."},{"family":"Kallweit","given":"T."},{"family":"Trobisch","given":"H."}],"issued":{"date-parts":[["2004",10]]}},"label":"page"},{"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label":"page"},{"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label":"page"}],"schema":"https://github.com/citation-style-language/schema/raw/master/csl-citation.json"} </w:instrText>
      </w:r>
      <w:r w:rsidR="00871EAA">
        <w:rPr>
          <w:rFonts w:ascii="Calibri" w:hAnsi="Calibri" w:cs="Calibri"/>
          <w:sz w:val="20"/>
          <w:szCs w:val="20"/>
        </w:rPr>
        <w:fldChar w:fldCharType="separate"/>
      </w:r>
      <w:r w:rsidR="00040157" w:rsidRPr="00040157">
        <w:rPr>
          <w:rFonts w:ascii="Calibri" w:hAnsi="Calibri" w:cs="Calibri"/>
          <w:kern w:val="0"/>
          <w:sz w:val="20"/>
        </w:rPr>
        <w:t>(5,8–14)</w:t>
      </w:r>
      <w:r w:rsidR="00871EAA">
        <w:rPr>
          <w:rFonts w:ascii="Calibri" w:hAnsi="Calibri" w:cs="Calibri"/>
          <w:sz w:val="20"/>
          <w:szCs w:val="20"/>
        </w:rPr>
        <w:fldChar w:fldCharType="end"/>
      </w:r>
      <w:r w:rsidRPr="006112AD">
        <w:rPr>
          <w:rFonts w:ascii="Calibri" w:hAnsi="Calibri" w:cs="Calibri"/>
          <w:sz w:val="20"/>
          <w:szCs w:val="20"/>
        </w:rPr>
        <w:t xml:space="preserve"> There was a similar study carried out by van der Meer</w:t>
      </w:r>
      <w:r w:rsidR="00E73FB3">
        <w:rPr>
          <w:rFonts w:ascii="Calibri" w:hAnsi="Calibri" w:cs="Calibri"/>
          <w:sz w:val="20"/>
          <w:szCs w:val="20"/>
        </w:rPr>
        <w:t xml:space="preserve"> et al. </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VndF2Wgf","properties":{"formattedCitation":"(13)","plainCitation":"(13)","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w:t>
      </w:r>
      <w:r w:rsidR="00E92DA4">
        <w:rPr>
          <w:rFonts w:ascii="Calibri" w:hAnsi="Calibri" w:cs="Calibri"/>
          <w:sz w:val="20"/>
          <w:szCs w:val="20"/>
        </w:rPr>
        <w:fldChar w:fldCharType="end"/>
      </w:r>
      <w:r w:rsidR="00E92DA4">
        <w:rPr>
          <w:rFonts w:ascii="Calibri" w:hAnsi="Calibri" w:cs="Calibri"/>
          <w:sz w:val="20"/>
          <w:szCs w:val="20"/>
        </w:rPr>
        <w:t xml:space="preserve"> </w:t>
      </w:r>
      <w:r w:rsidRPr="006112AD">
        <w:rPr>
          <w:rFonts w:ascii="Calibri" w:hAnsi="Calibri" w:cs="Calibri"/>
          <w:sz w:val="20"/>
          <w:szCs w:val="20"/>
        </w:rPr>
        <w:t xml:space="preserve">where this correlation between RLC and holding </w:t>
      </w:r>
      <w:r w:rsidRPr="006112AD">
        <w:rPr>
          <w:rFonts w:ascii="Calibri" w:hAnsi="Calibri" w:cs="Calibri"/>
          <w:sz w:val="20"/>
          <w:szCs w:val="20"/>
        </w:rPr>
        <w:lastRenderedPageBreak/>
        <w:t xml:space="preserve">time was tested in whole blood and </w:t>
      </w:r>
      <w:proofErr w:type="spellStart"/>
      <w:r w:rsidRPr="006112AD">
        <w:rPr>
          <w:rFonts w:ascii="Calibri" w:hAnsi="Calibri" w:cs="Calibri"/>
          <w:sz w:val="20"/>
          <w:szCs w:val="20"/>
        </w:rPr>
        <w:t>leucodepleted</w:t>
      </w:r>
      <w:proofErr w:type="spellEnd"/>
      <w:r w:rsidRPr="006112AD">
        <w:rPr>
          <w:rFonts w:ascii="Calibri" w:hAnsi="Calibri" w:cs="Calibri"/>
          <w:sz w:val="20"/>
          <w:szCs w:val="20"/>
        </w:rPr>
        <w:t xml:space="preserve"> red cell concentrates. RLCs were measured at different holding times and were found to increase with a longer holding time prior to whole blood processing</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l20ht12U","properties":{"formattedCitation":"(13,14)","plainCitation":"(13,14)","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label":"page"},{"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label":"page"}],"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14)</w:t>
      </w:r>
      <w:r w:rsidR="00E92DA4">
        <w:rPr>
          <w:rFonts w:ascii="Calibri" w:hAnsi="Calibri" w:cs="Calibri"/>
          <w:sz w:val="20"/>
          <w:szCs w:val="20"/>
        </w:rPr>
        <w:fldChar w:fldCharType="end"/>
      </w:r>
      <w:r w:rsidR="00E92DA4">
        <w:rPr>
          <w:rFonts w:ascii="Calibri" w:hAnsi="Calibri" w:cs="Calibri"/>
          <w:sz w:val="20"/>
          <w:szCs w:val="20"/>
        </w:rPr>
        <w:t>,</w:t>
      </w:r>
      <w:r w:rsidRPr="006112AD">
        <w:rPr>
          <w:rFonts w:ascii="Calibri" w:hAnsi="Calibri" w:cs="Calibri"/>
          <w:sz w:val="20"/>
          <w:szCs w:val="20"/>
        </w:rPr>
        <w:t xml:space="preserve"> whereas the findings in the current study showed that the mean RLCs decreased with time, most likely due to leucocyte degradation. However, it must be considered that in the study by van der Meer</w:t>
      </w:r>
      <w:r w:rsidR="00E73FB3">
        <w:rPr>
          <w:rFonts w:ascii="Calibri" w:hAnsi="Calibri" w:cs="Calibri"/>
          <w:sz w:val="20"/>
          <w:szCs w:val="20"/>
        </w:rPr>
        <w:t xml:space="preserve"> et al. </w:t>
      </w:r>
      <w:r w:rsidR="00E92DA4">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chPiECIC","properties":{"formattedCitation":"(13)","plainCitation":"(13)","noteIndex":0},"citationItems":[{"id":5486,"uris":["http://zotero.org/users/3782744/items/MK3U2PN7"],"itemData":{"id":5486,"type":"article-journal","abstract":"BACKGROUND: Whole blood (WB) can be stored for some time before it is processed into components. After introduction of universal white cell (WBC) reduction, it was observed that longer WB storage was associated with more residual WBCs in the WBC-reduced red cells (RBCs). Also, weak propidium iodide (PI)-positive events were observed in the flow cytometric WBC counting method, presumably WBC fragments. The effect of storage time on the composition of WB and subsequently prepared WBC-reduced RBCs was studied.\nSTUDY DESIGN AND METHODS: WB was collected in bottom-and-top collection systems with inline filters, obtained from Baxter, Fresenius, or MacoPharma. Units were stored at room temperature and separated into components in 4-hour intervals between 4 and 24 hours after collection. RBCs were WBC-reduced by inline filtration (approx. 50/group).\nRESULTS: Platelet (PLT) counts were lower in WB stored for 4 to 8 hours compared to 20 to 24 hours (mean +/- SD): 79 +/- 31 versus 102 +/- 30 for Baxter (p &lt; 0.01); 91 +/- 31 versus 101 +/- 35 for Fresenius (not significant); and 73 +/- 47 versus 97 +/- 31 (all x 10(9) per unit) for MacoPharma (p &lt; 0.01), respectively. The median residual WBC counts in WBC-reduced RBCs for WB stored for 4 to 8 and 20 to 24 hours were 0.03 versus 0.17 for Baxter (p &lt; 0.001), 0.00 versus 0.06 for Fresenius (p &lt; 0.001), and 0.13 versus 0.26 (all x 10(6) per unit) for MacoPharma (not significant), respectively. All WBC-reduced RBCs contained fewer than 5 x 10(6) WBCs per unit. A longer storage time of WB was associated with more weak PI-positive events, irrespective of the filter.\nCONCLUSION: Longer storage of WB before processing results in counting higher numbers of PLTs in WB, higher numbers of WBCs in WBC-reduced RBCs, and more weak PI-positive events.","container-title":"Transfusion","DOI":"10.1111/j.1537-2995.2006.00778.x","ISSN":"0041-1132","issue":"4","journalAbbreviation":"Transfusion","language":"eng","note":"PMID: 16584435","page":"589-594","source":"PubMed","title":"The effect of whole-blood storage time on the number of white cells and platelets in whole blood and in white cell-reduced red cells","volume":"46","author":[{"family":"Meer","given":"Pieter F.","non-dropping-particle":"van der"},{"family":"Wildt-Eggen","given":"Janny","non-dropping-particle":"de"}],"issued":{"date-parts":[["2006",4]]}}}],"schema":"https://github.com/citation-style-language/schema/raw/master/csl-citation.json"} </w:instrText>
      </w:r>
      <w:r w:rsidR="00E92DA4">
        <w:rPr>
          <w:rFonts w:ascii="Calibri" w:hAnsi="Calibri" w:cs="Calibri"/>
          <w:sz w:val="20"/>
          <w:szCs w:val="20"/>
        </w:rPr>
        <w:fldChar w:fldCharType="separate"/>
      </w:r>
      <w:r w:rsidR="00040157" w:rsidRPr="00040157">
        <w:rPr>
          <w:rFonts w:ascii="Calibri" w:hAnsi="Calibri" w:cs="Calibri"/>
          <w:sz w:val="20"/>
        </w:rPr>
        <w:t>(13)</w:t>
      </w:r>
      <w:r w:rsidR="00E92DA4">
        <w:rPr>
          <w:rFonts w:ascii="Calibri" w:hAnsi="Calibri" w:cs="Calibri"/>
          <w:sz w:val="20"/>
          <w:szCs w:val="20"/>
        </w:rPr>
        <w:fldChar w:fldCharType="end"/>
      </w:r>
      <w:r w:rsidRPr="006112AD">
        <w:rPr>
          <w:rFonts w:ascii="Calibri" w:hAnsi="Calibri" w:cs="Calibri"/>
          <w:sz w:val="20"/>
          <w:szCs w:val="20"/>
        </w:rPr>
        <w:t xml:space="preserve"> this parameter was tested in other blood products and not FFP. Additionally, the blood products were </w:t>
      </w:r>
      <w:proofErr w:type="spellStart"/>
      <w:r w:rsidRPr="006112AD">
        <w:rPr>
          <w:rFonts w:ascii="Calibri" w:hAnsi="Calibri" w:cs="Calibri"/>
          <w:sz w:val="20"/>
          <w:szCs w:val="20"/>
        </w:rPr>
        <w:t>leucodepleted</w:t>
      </w:r>
      <w:proofErr w:type="spellEnd"/>
      <w:r w:rsidRPr="006112AD">
        <w:rPr>
          <w:rFonts w:ascii="Calibri" w:hAnsi="Calibri" w:cs="Calibri"/>
          <w:sz w:val="20"/>
          <w:szCs w:val="20"/>
        </w:rPr>
        <w:t xml:space="preserve"> prior to testing, unlike the current study which used non-filtered FFP.</w:t>
      </w:r>
      <w:r w:rsidR="00AE610B" w:rsidRPr="006112AD">
        <w:rPr>
          <w:rFonts w:ascii="Calibri" w:hAnsi="Calibri" w:cs="Calibri"/>
          <w:sz w:val="20"/>
          <w:szCs w:val="20"/>
        </w:rPr>
        <w:t xml:space="preserve"> </w:t>
      </w:r>
    </w:p>
    <w:p w14:paraId="55ED068F" w14:textId="4F50F39C" w:rsidR="0098772B" w:rsidRPr="006112AD" w:rsidRDefault="00AE610B" w:rsidP="006112AD">
      <w:pPr>
        <w:spacing w:line="240" w:lineRule="auto"/>
        <w:jc w:val="both"/>
        <w:rPr>
          <w:rFonts w:ascii="Calibri" w:hAnsi="Calibri" w:cs="Calibri"/>
          <w:sz w:val="20"/>
          <w:szCs w:val="20"/>
        </w:rPr>
      </w:pPr>
      <w:r w:rsidRPr="006112AD">
        <w:rPr>
          <w:rFonts w:ascii="Calibri" w:hAnsi="Calibri" w:cs="Calibri"/>
          <w:sz w:val="20"/>
          <w:szCs w:val="20"/>
        </w:rPr>
        <w:t>W</w:t>
      </w:r>
      <w:r w:rsidR="0098772B" w:rsidRPr="006112AD">
        <w:rPr>
          <w:rFonts w:ascii="Calibri" w:hAnsi="Calibri" w:cs="Calibri"/>
          <w:sz w:val="20"/>
          <w:szCs w:val="20"/>
        </w:rPr>
        <w:t xml:space="preserve">ith regards to PCs, although no outliers were identified and all PCs were above the minimum limit set by the EDQM (that is ≥50g/L), the means of the two cohorts were also deemed to have a statistical difference according to the p-value obtained from the independent samples T-test (p = &lt;0.001). Since the LHT cohort had a larger mean value (62.55g/L) than that of the SHT (60.52g/L) this would indicate that a longer holding time resulted in a slightly higher mean PC. </w:t>
      </w:r>
    </w:p>
    <w:p w14:paraId="40D72BCA" w14:textId="0A4A2091"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Unlike RLCs, proteins in plasma products have been more extensively studied, however such studies did not test total PCs, but rather </w:t>
      </w:r>
      <w:r w:rsidR="00DF5330" w:rsidRPr="006112AD">
        <w:rPr>
          <w:rFonts w:ascii="Calibri" w:hAnsi="Calibri" w:cs="Calibri"/>
          <w:sz w:val="20"/>
          <w:szCs w:val="20"/>
        </w:rPr>
        <w:t xml:space="preserve">specific proteins, mainly </w:t>
      </w:r>
      <w:r w:rsidRPr="006112AD">
        <w:rPr>
          <w:rFonts w:ascii="Calibri" w:hAnsi="Calibri" w:cs="Calibri"/>
          <w:sz w:val="20"/>
          <w:szCs w:val="20"/>
        </w:rPr>
        <w:t>coagulation factors</w:t>
      </w:r>
      <w:r w:rsidR="00EF778F">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h8vpc1OM","properties":{"formattedCitation":"(10,12)","plainCitation":"(10,12)","noteIndex":0},"citationItems":[{"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2,"uris":["http://zotero.org/users/3782744/items/G4MS4YFP"],"itemData":{"id":5482,"type":"article-journal","abstract":"BACKGROUND AND OBJECTIVES: The aim of this study was to evaluate the quality of leucocyte-depleted plasma produced from leucocyte-depleted whole blood, stored for different periods of times before filtration through polyurethane filters.\nMATERIALS AND METHODS: Whole blood was collected, from 48 voluntary donors, into quadruple blood bag sets with integrated whole-blood filters, and stored at room temperature for 1, 2, 6, or 18 h before filtration. Five samples were taken: one directly from the donor; one immediately after collection; one before and one after filtration; and one from plasma units before freezing. All samples were analysed for the following parameters: prothrombin time; activated partial thromboplastin time; prothrombin fragments F1+2; fibrinogen; factors VIII, XI and XII; von Willebrand factor antigen; ristocetin cofactor activity; collagen-binding capacity; multimers; and complement C3a-desArg.\nRESULTS: Different whole-blood storage times before filtration did not have a significant effect on the stability of coagulation factors. The activity of all investigated coagulation factors in plasma was generally above 90 U/dl, even after 18 h of storage of whole blood before filtration. von Willebrand factor multimeric distribution remained stable throughout the process. However, activation of complement did occur during storage.\nCONCLUSIONS: Leucodepleted plasma originating from leucodepleted whole blood maintains a satisfactory level of coagulation factors, even after the storage of whole blood for 18 h at room temperature before filtration.","container-title":"Vox Sanguinis","DOI":"10.1111/j.1423-0410.2004.00563.x","ISSN":"0042-9007","issue":"3","journalAbbreviation":"Vox Sang","language":"eng","note":"PMID: 15569067","page":"156-164","source":"PubMed","title":"Effects of extended storage of whole blood before leucocyte depletion on coagulation factors in plasma","volume":"87","author":[{"family":"Kretzschmar","given":"E."},{"family":"Kruse","given":"F."},{"family":"Greiss","given":"O."},{"family":"Paunovic","given":"D."},{"family":"Kallweit","given":"T."},{"family":"Trobisch","given":"H."}],"issued":{"date-parts":[["2004",10]]}},"label":"page"}],"schema":"https://github.com/citation-style-language/schema/raw/master/csl-citation.json"} </w:instrText>
      </w:r>
      <w:r w:rsidR="00EF778F">
        <w:rPr>
          <w:rFonts w:ascii="Calibri" w:hAnsi="Calibri" w:cs="Calibri"/>
          <w:sz w:val="20"/>
          <w:szCs w:val="20"/>
        </w:rPr>
        <w:fldChar w:fldCharType="separate"/>
      </w:r>
      <w:r w:rsidR="00040157" w:rsidRPr="00040157">
        <w:rPr>
          <w:rFonts w:ascii="Calibri" w:hAnsi="Calibri" w:cs="Calibri"/>
          <w:sz w:val="20"/>
        </w:rPr>
        <w:t>(10,12)</w:t>
      </w:r>
      <w:r w:rsidR="00EF778F">
        <w:rPr>
          <w:rFonts w:ascii="Calibri" w:hAnsi="Calibri" w:cs="Calibri"/>
          <w:sz w:val="20"/>
          <w:szCs w:val="20"/>
        </w:rPr>
        <w:fldChar w:fldCharType="end"/>
      </w:r>
      <w:r w:rsidR="00EF778F">
        <w:rPr>
          <w:rFonts w:ascii="Calibri" w:hAnsi="Calibri" w:cs="Calibri"/>
          <w:sz w:val="20"/>
          <w:szCs w:val="20"/>
        </w:rPr>
        <w:t>.</w:t>
      </w:r>
      <w:r w:rsidRPr="006112AD">
        <w:rPr>
          <w:rFonts w:ascii="Calibri" w:hAnsi="Calibri" w:cs="Calibri"/>
          <w:sz w:val="20"/>
          <w:szCs w:val="20"/>
        </w:rPr>
        <w:t xml:space="preserve"> Lu et al.</w:t>
      </w:r>
      <w:r w:rsidR="0071196A">
        <w:rPr>
          <w:rFonts w:ascii="Calibri" w:hAnsi="Calibri" w:cs="Calibri"/>
          <w:sz w:val="20"/>
          <w:szCs w:val="20"/>
        </w:rPr>
        <w:t xml:space="preserve"> </w:t>
      </w:r>
      <w:r w:rsidR="0071196A">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ARvkbFbK","properties":{"formattedCitation":"(9)","plainCitation":"(9)","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0071196A">
        <w:rPr>
          <w:rFonts w:ascii="Calibri" w:hAnsi="Calibri" w:cs="Calibri"/>
          <w:sz w:val="20"/>
          <w:szCs w:val="20"/>
        </w:rPr>
        <w:fldChar w:fldCharType="separate"/>
      </w:r>
      <w:r w:rsidR="00040157" w:rsidRPr="00040157">
        <w:rPr>
          <w:rFonts w:ascii="Calibri" w:hAnsi="Calibri" w:cs="Calibri"/>
          <w:sz w:val="20"/>
        </w:rPr>
        <w:t>(9)</w:t>
      </w:r>
      <w:r w:rsidR="0071196A">
        <w:rPr>
          <w:rFonts w:ascii="Calibri" w:hAnsi="Calibri" w:cs="Calibri"/>
          <w:sz w:val="20"/>
          <w:szCs w:val="20"/>
        </w:rPr>
        <w:fldChar w:fldCharType="end"/>
      </w:r>
      <w:r w:rsidRPr="006112AD">
        <w:rPr>
          <w:rFonts w:ascii="Calibri" w:hAnsi="Calibri" w:cs="Calibri"/>
          <w:sz w:val="20"/>
          <w:szCs w:val="20"/>
        </w:rPr>
        <w:t xml:space="preserve"> tested and compared a number of parameters in units with a holding time of up to 8 hours and others with an overnight holding time (24 hours) in the three main blood products (red blood cells, pooled platelet concentrates and plasma). Minor variations were found in the levels of coagulation factors tested (FII, FVII, FV, FIX, FX, and FXI; fibrinogen; and von Willebrand factor) in frozen plasma, </w:t>
      </w:r>
      <w:r w:rsidR="005B0ED9" w:rsidRPr="006112AD">
        <w:rPr>
          <w:rFonts w:ascii="Calibri" w:hAnsi="Calibri" w:cs="Calibri"/>
          <w:sz w:val="20"/>
          <w:szCs w:val="20"/>
        </w:rPr>
        <w:t>except for</w:t>
      </w:r>
      <w:r w:rsidRPr="006112AD">
        <w:rPr>
          <w:rFonts w:ascii="Calibri" w:hAnsi="Calibri" w:cs="Calibri"/>
          <w:sz w:val="20"/>
          <w:szCs w:val="20"/>
        </w:rPr>
        <w:t xml:space="preserve"> FVIII which lost around 20% of its activity with an overnight hold at room temperature. Thus, apart from FVIII, other proteins were still at acceptable concentrations even after a 24-hour holding time</w:t>
      </w:r>
      <w:r w:rsidR="00B731A5">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44d1Fxle","properties":{"formattedCitation":"(9)","plainCitation":"(9)","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00B731A5">
        <w:rPr>
          <w:rFonts w:ascii="Calibri" w:hAnsi="Calibri" w:cs="Calibri"/>
          <w:sz w:val="20"/>
          <w:szCs w:val="20"/>
        </w:rPr>
        <w:fldChar w:fldCharType="separate"/>
      </w:r>
      <w:r w:rsidR="00040157" w:rsidRPr="00040157">
        <w:rPr>
          <w:rFonts w:ascii="Calibri" w:hAnsi="Calibri" w:cs="Calibri"/>
          <w:sz w:val="20"/>
        </w:rPr>
        <w:t>(9)</w:t>
      </w:r>
      <w:r w:rsidR="00B731A5">
        <w:rPr>
          <w:rFonts w:ascii="Calibri" w:hAnsi="Calibri" w:cs="Calibri"/>
          <w:sz w:val="20"/>
          <w:szCs w:val="20"/>
        </w:rPr>
        <w:fldChar w:fldCharType="end"/>
      </w:r>
      <w:r w:rsidRPr="006112AD">
        <w:rPr>
          <w:rFonts w:ascii="Calibri" w:hAnsi="Calibri" w:cs="Calibri"/>
          <w:sz w:val="20"/>
          <w:szCs w:val="20"/>
        </w:rPr>
        <w:t xml:space="preserve">. This finding correlates with the current study since the total PC was at acceptable values in units with a </w:t>
      </w:r>
      <w:r w:rsidR="000F1474" w:rsidRPr="006112AD">
        <w:rPr>
          <w:rFonts w:ascii="Calibri" w:hAnsi="Calibri" w:cs="Calibri"/>
          <w:sz w:val="20"/>
          <w:szCs w:val="20"/>
        </w:rPr>
        <w:t>SHT and</w:t>
      </w:r>
      <w:r w:rsidRPr="006112AD">
        <w:rPr>
          <w:rFonts w:ascii="Calibri" w:hAnsi="Calibri" w:cs="Calibri"/>
          <w:sz w:val="20"/>
          <w:szCs w:val="20"/>
        </w:rPr>
        <w:t xml:space="preserve"> was still at acceptable values in units with </w:t>
      </w:r>
      <w:proofErr w:type="gramStart"/>
      <w:r w:rsidRPr="006112AD">
        <w:rPr>
          <w:rFonts w:ascii="Calibri" w:hAnsi="Calibri" w:cs="Calibri"/>
          <w:sz w:val="20"/>
          <w:szCs w:val="20"/>
        </w:rPr>
        <w:t>a</w:t>
      </w:r>
      <w:proofErr w:type="gramEnd"/>
      <w:r w:rsidRPr="006112AD">
        <w:rPr>
          <w:rFonts w:ascii="Calibri" w:hAnsi="Calibri" w:cs="Calibri"/>
          <w:sz w:val="20"/>
          <w:szCs w:val="20"/>
        </w:rPr>
        <w:t xml:space="preserve"> LHT (up to 20 hours). Although contrary to current literature evidence, the mean PC in the current study was higher for units with </w:t>
      </w:r>
      <w:proofErr w:type="gramStart"/>
      <w:r w:rsidR="00FF6069" w:rsidRPr="006112AD">
        <w:rPr>
          <w:rFonts w:ascii="Calibri" w:hAnsi="Calibri" w:cs="Calibri"/>
          <w:sz w:val="20"/>
          <w:szCs w:val="20"/>
        </w:rPr>
        <w:t>a</w:t>
      </w:r>
      <w:proofErr w:type="gramEnd"/>
      <w:r w:rsidRPr="006112AD">
        <w:rPr>
          <w:rFonts w:ascii="Calibri" w:hAnsi="Calibri" w:cs="Calibri"/>
          <w:sz w:val="20"/>
          <w:szCs w:val="20"/>
        </w:rPr>
        <w:t xml:space="preserve"> LHT.</w:t>
      </w:r>
    </w:p>
    <w:p w14:paraId="62406B52" w14:textId="58D007B5" w:rsidR="0098772B" w:rsidRPr="00A73F1D" w:rsidRDefault="00C34446" w:rsidP="006112AD">
      <w:pPr>
        <w:spacing w:before="240" w:line="240" w:lineRule="auto"/>
        <w:jc w:val="both"/>
        <w:rPr>
          <w:rFonts w:ascii="Calibri" w:hAnsi="Calibri" w:cs="Calibri"/>
          <w:sz w:val="20"/>
          <w:szCs w:val="20"/>
        </w:rPr>
      </w:pPr>
      <w:r>
        <w:rPr>
          <w:rFonts w:ascii="Calibri" w:hAnsi="Calibri" w:cs="Calibri"/>
          <w:sz w:val="20"/>
          <w:szCs w:val="20"/>
        </w:rPr>
        <w:t xml:space="preserve">Several studies </w:t>
      </w:r>
      <w:r>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7WbJ2l2o","properties":{"formattedCitation":"(4,5,10,11)","plainCitation":"(4,5,10,11)","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44,"uris":["http://zotero.org/users/3782744/items/HSA37AVI"],"itemData":{"id":5444,"type":"article-journal","abstract":"BACKGROUND: The manufacture of fresh-frozen plasma (FFP) requires that plasma be frozen within 8 hours of collection and 24-hour frozen plasma requires 1 to 6°C refrigeration before freezing. Manufacture of plasma after a room temperature hold for 24 hours, while convenient, could compromise clotting factor levels.\nSTUDY DESIGN AND METHODS: Pairs of FFP and 24-hour room temperature-frozen plasma (PLT-rich plasma [PRP]-24HRTFP) were manufactured from PRP after a room temperature hold for 8 and 24 hours, respectively. Additional whole blood (WB) donations were kept at room temperature for 24 hours before plasma manufacture (WB-24HRTFP). The frozen plasma products were stored at -18°C, thawed, and then stored at 1 to 6°C, with coagulation factor assays performed for up to 7 days.\nRESULTS: On the day of thaw, Factor (F)VIII was lower in PRP-24HRTFP by 13% (p = 0.002) but not in WB-24HRTFP (p = 0.3) compared to FFP. All other clotting factors were within normal range. During the postthaw period FVIII and FV declined 25 and 6%, respectively, in WB-24HRTFP and 23 to 50% in the paired products; however, the difference between both types of 24HRTFP and FFP is insignificant by Day 7 (p &gt; 0.05). Other clotting factors either were unchanged or showed minimal reduction (&lt; 15%).\nCONCLUSION: Plasma manufactured after a 24-hour room temperature hold contains coagulation factors comparable to FFP except for a possible reduction of up to 20% in FVIII. This plasma appears suitable as a transfusable product and extension of liquid storage to 7 days merits consideration.","container-title":"Transfusion","DOI":"10.1111/j.1537-2995.2010.02648.x","ISSN":"1537-2995","issue":"9","journalAbbreviation":"Transfusion","language":"eng","note":"PMID: 20412526","page":"1934-1942","source":"PubMed","title":"Stability of coagulation factors in plasma prepared after a 24-hour room temperature hold","volume":"50","author":[{"family":"Alhumaidan","given":"Hiba"},{"family":"Cheves","given":"Tracey"},{"family":"Holme","given":"Stein"},{"family":"Sweeney","given":"Joseph"}],"issued":{"date-parts":[["2010",9]]}},"label":"page"},{"id":5480,"uris":["http://zotero.org/users/3782744/items/8RYK7BBN"],"itemData":{"id":5480,"type":"article-journal","abstract":"Background:\nThe aim of this study was to analyse and compare the activity of factor V, VIII and fibrinogen level in fresh frozen plasma and frozen plasma frozen after 8 hrs but within 24 hours after phlebotomy.\n\nMaterials and Methods:\nFresh frozen plasma separated from whole blood within 8 hours was compared with plasma separated within 24 hours after phlebotomy in terms of coagulation factors V and VIII and level of fibrinogen by standard methods using semi automated coagulometer sysmex CA50.\n\nResults:\nLonger storage of whole blood before processing resulted in significant decrease (18.4%) in activity of factor VIII but the fall in activity of factor V (6.52%) or level of fibrinogen (1.81%) was not significant.\n\nDiscussion:\nThese data suggest that there is good retention of coagulation factors in both types of plasma. Although there is significant fall in activity of factor VIII, but it is an acute phase reactant and raised in most of the diseases so it is suggested that frozen plasma would be an acceptable product for most patients requiring fresh frozen plasma.","container-title":"Asian Journal of Transfusion Science","DOI":"10.4103/0973-6247.150936","ISSN":"0973-6247","issue":"1","journalAbbreviation":"Asian J Transfus Sci","note":"PMID: 25722564\nPMCID: PMC4339934","page":"6-8","source":"PubMed Central","title":"Comparative analysis of activity of coagulation Factors V and VIII and level of fibrinogen in fresh frozen plasma and frozen plasma","volume":"9","author":[{"family":"Dogra","given":"Mitu"},{"family":"Sidhu","given":"Meena"},{"family":"Vasudev","given":"Rahul"},{"family":"Dogra","given":"Ashu"}],"issued":{"date-parts":[["2015"]]}},"label":"page"}],"schema":"https://github.com/citation-style-language/schema/raw/master/csl-citation.json"} </w:instrText>
      </w:r>
      <w:r>
        <w:rPr>
          <w:rFonts w:ascii="Calibri" w:hAnsi="Calibri" w:cs="Calibri"/>
          <w:sz w:val="20"/>
          <w:szCs w:val="20"/>
        </w:rPr>
        <w:fldChar w:fldCharType="separate"/>
      </w:r>
      <w:r w:rsidR="00040157" w:rsidRPr="00040157">
        <w:rPr>
          <w:rFonts w:ascii="Calibri" w:hAnsi="Calibri" w:cs="Calibri"/>
          <w:sz w:val="20"/>
        </w:rPr>
        <w:t>(4,5,10,11)</w:t>
      </w:r>
      <w:r>
        <w:rPr>
          <w:rFonts w:ascii="Calibri" w:hAnsi="Calibri" w:cs="Calibri"/>
          <w:sz w:val="20"/>
          <w:szCs w:val="20"/>
        </w:rPr>
        <w:fldChar w:fldCharType="end"/>
      </w:r>
      <w:r w:rsidR="0098772B" w:rsidRPr="006112AD">
        <w:rPr>
          <w:rFonts w:ascii="Calibri" w:hAnsi="Calibri" w:cs="Calibri"/>
          <w:sz w:val="20"/>
          <w:szCs w:val="20"/>
        </w:rPr>
        <w:t xml:space="preserve"> have investigated the changes in coagulation factor levels with changes in holding time. </w:t>
      </w:r>
      <w:r w:rsidR="00196B93" w:rsidRPr="006112AD">
        <w:rPr>
          <w:rFonts w:ascii="Calibri" w:hAnsi="Calibri" w:cs="Calibri"/>
          <w:sz w:val="20"/>
          <w:szCs w:val="20"/>
        </w:rPr>
        <w:t>Like</w:t>
      </w:r>
      <w:r w:rsidR="0098772B" w:rsidRPr="006112AD">
        <w:rPr>
          <w:rFonts w:ascii="Calibri" w:hAnsi="Calibri" w:cs="Calibri"/>
          <w:sz w:val="20"/>
          <w:szCs w:val="20"/>
        </w:rPr>
        <w:t xml:space="preserve"> the previous study mentioned, most proteins and coagulation factors were found to be at acceptable levels even after a holding time of 24 hours, but like many research studies they highlight a decrease in the levels of FVIII. This decline in FVIII is now well known and may not always have clinical relevance</w:t>
      </w:r>
      <w:r>
        <w:rPr>
          <w:rFonts w:ascii="Calibri" w:hAnsi="Calibri" w:cs="Calibri"/>
          <w:sz w:val="20"/>
          <w:szCs w:val="20"/>
        </w:rPr>
        <w:fldChar w:fldCharType="begin"/>
      </w:r>
      <w:r w:rsidR="00040157">
        <w:rPr>
          <w:rFonts w:ascii="Calibri" w:hAnsi="Calibri" w:cs="Calibri"/>
          <w:sz w:val="20"/>
          <w:szCs w:val="20"/>
        </w:rPr>
        <w:instrText xml:space="preserve"> ADDIN ZOTERO_ITEM CSL_CITATION {"citationID":"L35NCP62","properties":{"formattedCitation":"(14)","plainCitation":"(14)","noteIndex":0},"citationItems":[{"id":5484,"uris":["http://zotero.org/users/3782744/items/YNVW5A6G"],"itemData":{"id":5484,"type":"article-journal","abstract":"Blood services routinely separate whole blood into components that are then stored under different conditions. The storage conditions used for whole blood prior to separation must therefore be a compromise between the needs of the red cells (which benefit from refrigeration) and plasma and platelets (which are better preserved at ambient temperature). For many years, the approach has been to manufacture plasma and platelet components on the day of blood collection, and to refrigerate any unprocessed blood for manufacture into red cell components on the following day. However, this can make it challenging to maintain adequate stocks of all components. The European practice of 'ambient hold' of whole blood for up to 24 hours prior to processing allows greater flexibility in blood component manufacture, and the data reviewed suggest there is relatively little impact on the quality of red cell or plasma components, and an improvement in the quality of platelet components.","container-title":"Transfusion Medicine (Oxford, England)","DOI":"10.1111/j.1365-3148.2010.01025.x","ISSN":"1365-3148","issue":"6","journalAbbreviation":"Transfus Med","language":"eng","note":"PMID: 20667039","page":"361-368","source":"PubMed","title":"Ambient overnight hold of whole blood prior to the manufacture of blood components","volume":"20","author":[{"family":"Thomas","given":"Stephen"}],"issued":{"date-parts":[["2010",12]]}}}],"schema":"https://github.com/citation-style-language/schema/raw/master/csl-citation.json"} </w:instrText>
      </w:r>
      <w:r>
        <w:rPr>
          <w:rFonts w:ascii="Calibri" w:hAnsi="Calibri" w:cs="Calibri"/>
          <w:sz w:val="20"/>
          <w:szCs w:val="20"/>
        </w:rPr>
        <w:fldChar w:fldCharType="separate"/>
      </w:r>
      <w:r w:rsidR="00040157" w:rsidRPr="00040157">
        <w:rPr>
          <w:rFonts w:ascii="Calibri" w:hAnsi="Calibri" w:cs="Calibri"/>
          <w:sz w:val="20"/>
        </w:rPr>
        <w:t>(14)</w:t>
      </w:r>
      <w:r>
        <w:rPr>
          <w:rFonts w:ascii="Calibri" w:hAnsi="Calibri" w:cs="Calibri"/>
          <w:sz w:val="20"/>
          <w:szCs w:val="20"/>
        </w:rPr>
        <w:fldChar w:fldCharType="end"/>
      </w:r>
      <w:r w:rsidR="0098772B" w:rsidRPr="006112AD">
        <w:rPr>
          <w:rFonts w:ascii="Calibri" w:hAnsi="Calibri" w:cs="Calibri"/>
          <w:color w:val="000000" w:themeColor="text1"/>
          <w:sz w:val="20"/>
          <w:szCs w:val="20"/>
        </w:rPr>
        <w:t xml:space="preserve">. In fact, </w:t>
      </w:r>
      <w:r w:rsidR="0098772B" w:rsidRPr="006112AD">
        <w:rPr>
          <w:rFonts w:ascii="Calibri" w:hAnsi="Calibri" w:cs="Calibri"/>
          <w:sz w:val="20"/>
          <w:szCs w:val="20"/>
        </w:rPr>
        <w:t>FVIII is considered as a great indication of product quality by the EDQM since its level is known to decrease with time.</w:t>
      </w:r>
      <w:r w:rsidR="00A73F1D">
        <w:rPr>
          <w:rFonts w:ascii="Calibri" w:hAnsi="Calibri" w:cs="Calibri"/>
          <w:sz w:val="20"/>
          <w:szCs w:val="20"/>
        </w:rPr>
        <w:t xml:space="preserve"> </w:t>
      </w:r>
      <w:r w:rsidR="0098772B" w:rsidRPr="006112AD">
        <w:rPr>
          <w:rFonts w:ascii="Calibri" w:hAnsi="Calibri" w:cs="Calibri"/>
          <w:sz w:val="20"/>
          <w:szCs w:val="20"/>
        </w:rPr>
        <w:t>Cardigan</w:t>
      </w:r>
      <w:r>
        <w:rPr>
          <w:rFonts w:ascii="Calibri" w:hAnsi="Calibri" w:cs="Calibri"/>
          <w:sz w:val="20"/>
          <w:szCs w:val="20"/>
        </w:rPr>
        <w:t xml:space="preserve"> </w:t>
      </w:r>
      <w:r w:rsidR="0098772B" w:rsidRPr="006112AD">
        <w:rPr>
          <w:rFonts w:ascii="Calibri" w:hAnsi="Calibri" w:cs="Calibri"/>
          <w:sz w:val="20"/>
          <w:szCs w:val="20"/>
        </w:rPr>
        <w:t xml:space="preserve">et al. </w:t>
      </w:r>
      <w:r w:rsidR="00A7166F">
        <w:rPr>
          <w:rFonts w:ascii="Calibri" w:hAnsi="Calibri" w:cs="Calibri"/>
          <w:sz w:val="20"/>
          <w:szCs w:val="20"/>
        </w:rPr>
        <w:fldChar w:fldCharType="begin"/>
      </w:r>
      <w:r w:rsidR="00A7166F">
        <w:rPr>
          <w:rFonts w:ascii="Calibri" w:hAnsi="Calibri" w:cs="Calibri"/>
          <w:sz w:val="20"/>
          <w:szCs w:val="20"/>
        </w:rPr>
        <w:instrText xml:space="preserve"> ADDIN ZOTERO_ITEM CSL_CITATION {"citationID":"LXrtTxVA","properties":{"formattedCitation":"(4)","plainCitation":"(4)","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schema":"https://github.com/citation-style-language/schema/raw/master/csl-citation.json"} </w:instrText>
      </w:r>
      <w:r w:rsidR="00A7166F">
        <w:rPr>
          <w:rFonts w:ascii="Calibri" w:hAnsi="Calibri" w:cs="Calibri"/>
          <w:sz w:val="20"/>
          <w:szCs w:val="20"/>
        </w:rPr>
        <w:fldChar w:fldCharType="separate"/>
      </w:r>
      <w:r w:rsidR="00A7166F" w:rsidRPr="00A7166F">
        <w:rPr>
          <w:rFonts w:ascii="Calibri" w:hAnsi="Calibri" w:cs="Calibri"/>
          <w:sz w:val="20"/>
        </w:rPr>
        <w:t>(4)</w:t>
      </w:r>
      <w:r w:rsidR="00A7166F">
        <w:rPr>
          <w:rFonts w:ascii="Calibri" w:hAnsi="Calibri" w:cs="Calibri"/>
          <w:sz w:val="20"/>
          <w:szCs w:val="20"/>
        </w:rPr>
        <w:fldChar w:fldCharType="end"/>
      </w:r>
      <w:r w:rsidR="00A7166F">
        <w:rPr>
          <w:rFonts w:ascii="Calibri" w:hAnsi="Calibri" w:cs="Calibri"/>
          <w:sz w:val="20"/>
          <w:szCs w:val="20"/>
        </w:rPr>
        <w:t xml:space="preserve"> </w:t>
      </w:r>
      <w:r w:rsidR="0098772B" w:rsidRPr="006112AD">
        <w:rPr>
          <w:rFonts w:ascii="Calibri" w:hAnsi="Calibri" w:cs="Calibri"/>
          <w:sz w:val="20"/>
          <w:szCs w:val="20"/>
        </w:rPr>
        <w:t>also tested the activated partial thromboplastin time, fibrinogen, FVIII, protein C, protein S and prothrombin and unlike other coagulation factors that were tested, the results showed that these were slightly but significantly reduced when comparing an 8-hour to a 24-hour holding time</w:t>
      </w:r>
      <w:r w:rsidR="00A12115">
        <w:rPr>
          <w:rFonts w:ascii="Calibri" w:hAnsi="Calibri" w:cs="Calibri"/>
          <w:sz w:val="20"/>
          <w:szCs w:val="20"/>
        </w:rPr>
        <w:t>.</w:t>
      </w:r>
      <w:r w:rsidR="0098772B" w:rsidRPr="006112AD">
        <w:rPr>
          <w:rFonts w:ascii="Calibri" w:hAnsi="Calibri" w:cs="Calibri"/>
          <w:sz w:val="20"/>
          <w:szCs w:val="20"/>
        </w:rPr>
        <w:t xml:space="preserve"> </w:t>
      </w:r>
      <w:r w:rsidR="005B0ED9">
        <w:rPr>
          <w:rFonts w:ascii="Calibri" w:hAnsi="Calibri" w:cs="Calibri"/>
          <w:color w:val="000000" w:themeColor="text1"/>
          <w:sz w:val="20"/>
          <w:szCs w:val="20"/>
        </w:rPr>
        <w:t>Thus,</w:t>
      </w:r>
      <w:r w:rsidR="0098772B" w:rsidRPr="006112AD">
        <w:rPr>
          <w:rFonts w:ascii="Calibri" w:hAnsi="Calibri" w:cs="Calibri"/>
          <w:color w:val="000000" w:themeColor="text1"/>
          <w:sz w:val="20"/>
          <w:szCs w:val="20"/>
        </w:rPr>
        <w:t xml:space="preserve"> most proteins degrade with time, some being more sensitive than others. In the current study the mean total PC, however, was found to be higher with a longer holding time. </w:t>
      </w:r>
    </w:p>
    <w:p w14:paraId="3919CB7F" w14:textId="490E3286" w:rsidR="0098772B" w:rsidRDefault="0098772B" w:rsidP="006112AD">
      <w:pPr>
        <w:spacing w:line="240" w:lineRule="auto"/>
        <w:jc w:val="both"/>
        <w:rPr>
          <w:rFonts w:ascii="Calibri" w:hAnsi="Calibri" w:cs="Calibri"/>
          <w:sz w:val="20"/>
          <w:szCs w:val="20"/>
        </w:rPr>
      </w:pPr>
      <w:r w:rsidRPr="006112AD">
        <w:rPr>
          <w:rFonts w:ascii="Calibri" w:hAnsi="Calibri" w:cs="Calibri"/>
          <w:sz w:val="20"/>
          <w:szCs w:val="20"/>
        </w:rPr>
        <w:t>The SPC results showed that processes for volume and PCs were within control for both the cohort</w:t>
      </w:r>
      <w:r w:rsidR="0081355D">
        <w:rPr>
          <w:rFonts w:ascii="Calibri" w:hAnsi="Calibri" w:cs="Calibri"/>
          <w:sz w:val="20"/>
          <w:szCs w:val="20"/>
        </w:rPr>
        <w:t>s</w:t>
      </w:r>
      <w:r w:rsidRPr="006112AD">
        <w:rPr>
          <w:rFonts w:ascii="Calibri" w:hAnsi="Calibri" w:cs="Calibri"/>
          <w:sz w:val="20"/>
          <w:szCs w:val="20"/>
        </w:rPr>
        <w:t>. The process for RLCs of the cohort on the other hand was incapable. When recalculated with OOS excluded, the results further showed the influence of the OOS values. The capability outcome of RLCs in the SHT cohort was improved from incapable to borderline. Thus, it can be concluded that even without OOS values, the RLCs of the units in the SHT cohort may not always be within process control in future measurements as the capability outcome was still borderline. The fact that the process for RLCs did not become capable was most likely due to the wide range of values of this cohort</w:t>
      </w:r>
      <w:r w:rsidR="00A12115">
        <w:rPr>
          <w:rFonts w:ascii="Calibri" w:hAnsi="Calibri" w:cs="Calibri"/>
          <w:sz w:val="20"/>
          <w:szCs w:val="20"/>
        </w:rPr>
        <w:t xml:space="preserve">. </w:t>
      </w:r>
      <w:r w:rsidRPr="006112AD">
        <w:rPr>
          <w:rFonts w:ascii="Calibri" w:hAnsi="Calibri" w:cs="Calibri"/>
          <w:sz w:val="20"/>
          <w:szCs w:val="20"/>
        </w:rPr>
        <w:t xml:space="preserve">SPC results for RLC consolidate the need for monitoring of FFP units having a SHT. The LHT cohort immediately showed a capable outcome for all parameters, confirming that the values were consistently within process control. </w:t>
      </w:r>
    </w:p>
    <w:p w14:paraId="4DFD9BAA" w14:textId="6118785A" w:rsidR="004D71F6" w:rsidRPr="004D71F6" w:rsidRDefault="004D71F6" w:rsidP="004D71F6">
      <w:pPr>
        <w:pStyle w:val="ListParagraph"/>
        <w:numPr>
          <w:ilvl w:val="0"/>
          <w:numId w:val="38"/>
        </w:numPr>
        <w:spacing w:line="240" w:lineRule="auto"/>
        <w:rPr>
          <w:rFonts w:ascii="Calibri" w:hAnsi="Calibri" w:cs="Calibri"/>
          <w:b/>
          <w:bCs/>
          <w:sz w:val="20"/>
          <w:szCs w:val="20"/>
        </w:rPr>
      </w:pPr>
      <w:r w:rsidRPr="004D71F6">
        <w:rPr>
          <w:rFonts w:ascii="Calibri" w:hAnsi="Calibri" w:cs="Calibri"/>
          <w:b/>
          <w:bCs/>
          <w:sz w:val="20"/>
          <w:szCs w:val="20"/>
        </w:rPr>
        <w:t>Conclusion</w:t>
      </w:r>
    </w:p>
    <w:p w14:paraId="15499484" w14:textId="77777777" w:rsidR="004D71F6" w:rsidRPr="006112AD" w:rsidRDefault="004D71F6" w:rsidP="004D71F6">
      <w:pPr>
        <w:spacing w:before="240" w:line="240" w:lineRule="auto"/>
        <w:jc w:val="both"/>
        <w:rPr>
          <w:rFonts w:ascii="Calibri" w:hAnsi="Calibri" w:cs="Calibri"/>
          <w:sz w:val="20"/>
          <w:szCs w:val="20"/>
        </w:rPr>
      </w:pPr>
      <w:r w:rsidRPr="006112AD">
        <w:rPr>
          <w:rFonts w:ascii="Calibri" w:hAnsi="Calibri" w:cs="Calibri"/>
          <w:sz w:val="20"/>
          <w:szCs w:val="20"/>
        </w:rPr>
        <w:t xml:space="preserve">The results collected from this study suggest that prior to whole blood processing, holding time impacts the RLC and PC in non-filtered FFP units, hence the aim of this study was reached since a relationship was identified. With an increased holding time of whole blood, RLCs in FFP were found to decrease, whilst PCs increased. As identified by the local establishment, units with an elevated RLC were also observed in the SHT cohort of this study. Thus, it may be recommended that the current minimum holding time of 3 hours, should be increased to reduce the risks of having units which do not meet quality requirements and having to discard them. However, a qualification procedure should be established to determine the optimal range of holding time duration required to obtain FFP units with low RLC levels and adequate PCs. </w:t>
      </w:r>
    </w:p>
    <w:p w14:paraId="42D33D08" w14:textId="77777777" w:rsidR="004D71F6" w:rsidRPr="006112AD" w:rsidRDefault="004D71F6" w:rsidP="004D71F6">
      <w:pPr>
        <w:spacing w:before="240" w:line="240" w:lineRule="auto"/>
        <w:jc w:val="both"/>
        <w:rPr>
          <w:rFonts w:ascii="Calibri" w:hAnsi="Calibri" w:cs="Calibri"/>
          <w:sz w:val="20"/>
          <w:szCs w:val="20"/>
        </w:rPr>
      </w:pPr>
      <w:r w:rsidRPr="006112AD">
        <w:rPr>
          <w:rFonts w:ascii="Calibri" w:hAnsi="Calibri" w:cs="Calibri"/>
          <w:sz w:val="20"/>
          <w:szCs w:val="20"/>
        </w:rPr>
        <w:lastRenderedPageBreak/>
        <w:t xml:space="preserve">To maintain low RLCs regardless of holding time, incorporating a </w:t>
      </w:r>
      <w:proofErr w:type="spellStart"/>
      <w:r w:rsidRPr="006112AD">
        <w:rPr>
          <w:rFonts w:ascii="Calibri" w:hAnsi="Calibri" w:cs="Calibri"/>
          <w:sz w:val="20"/>
          <w:szCs w:val="20"/>
        </w:rPr>
        <w:t>leucoreduction</w:t>
      </w:r>
      <w:proofErr w:type="spellEnd"/>
      <w:r w:rsidRPr="006112AD">
        <w:rPr>
          <w:rFonts w:ascii="Calibri" w:hAnsi="Calibri" w:cs="Calibri"/>
          <w:sz w:val="20"/>
          <w:szCs w:val="20"/>
        </w:rPr>
        <w:t xml:space="preserve"> step after processing of FFP could also be considered, but as for increasing the holding time, a rigorous and robust qualification plan would need to be employed including assessing any related risks and subsequent mitigation measures. </w:t>
      </w:r>
    </w:p>
    <w:p w14:paraId="3CD934C6" w14:textId="77777777" w:rsidR="004D71F6" w:rsidRDefault="004D71F6" w:rsidP="004D71F6">
      <w:pPr>
        <w:spacing w:before="240" w:line="240" w:lineRule="auto"/>
        <w:jc w:val="both"/>
        <w:rPr>
          <w:rFonts w:ascii="Calibri" w:hAnsi="Calibri" w:cs="Calibri"/>
          <w:sz w:val="20"/>
          <w:szCs w:val="20"/>
        </w:rPr>
      </w:pPr>
      <w:r w:rsidRPr="006112AD">
        <w:rPr>
          <w:rFonts w:ascii="Calibri" w:hAnsi="Calibri" w:cs="Calibri"/>
          <w:sz w:val="20"/>
          <w:szCs w:val="20"/>
        </w:rPr>
        <w:t xml:space="preserve">Apart from ensuring that blood product requirements are met, and recipients are safeguarded from undesired and avoidable transfusion reactions, </w:t>
      </w:r>
      <w:proofErr w:type="gramStart"/>
      <w:r w:rsidRPr="006112AD">
        <w:rPr>
          <w:rFonts w:ascii="Calibri" w:hAnsi="Calibri" w:cs="Calibri"/>
          <w:sz w:val="20"/>
          <w:szCs w:val="20"/>
        </w:rPr>
        <w:t>a</w:t>
      </w:r>
      <w:proofErr w:type="gramEnd"/>
      <w:r w:rsidRPr="006112AD">
        <w:rPr>
          <w:rFonts w:ascii="Calibri" w:hAnsi="Calibri" w:cs="Calibri"/>
          <w:sz w:val="20"/>
          <w:szCs w:val="20"/>
        </w:rPr>
        <w:t xml:space="preserve"> LHT has other benefits. Extending the minimum holding time would enable better operational flexibility due to the working hours of the blood establishment (Thomas 2010), and better management of workflow since whole blood would not need to be processed within a few hours, but can be left for longer, thus time can be spent on other high priority tasks. </w:t>
      </w:r>
    </w:p>
    <w:p w14:paraId="2D02D1C0" w14:textId="77777777" w:rsidR="007872A2" w:rsidRPr="006112AD" w:rsidRDefault="007872A2" w:rsidP="006112AD">
      <w:pPr>
        <w:spacing w:line="240" w:lineRule="auto"/>
        <w:jc w:val="both"/>
        <w:rPr>
          <w:rFonts w:ascii="Calibri" w:hAnsi="Calibri" w:cs="Calibri"/>
          <w:sz w:val="20"/>
          <w:szCs w:val="20"/>
        </w:rPr>
      </w:pPr>
    </w:p>
    <w:p w14:paraId="5B0C2EA0" w14:textId="3BA59EFF" w:rsidR="00767410" w:rsidRPr="007872A2" w:rsidRDefault="00767410" w:rsidP="004D71F6">
      <w:pPr>
        <w:pStyle w:val="ListParagraph"/>
        <w:numPr>
          <w:ilvl w:val="0"/>
          <w:numId w:val="38"/>
        </w:numPr>
        <w:spacing w:line="240" w:lineRule="auto"/>
        <w:rPr>
          <w:rFonts w:ascii="Calibri" w:hAnsi="Calibri" w:cs="Calibri"/>
          <w:b/>
          <w:bCs/>
          <w:sz w:val="20"/>
          <w:szCs w:val="20"/>
        </w:rPr>
      </w:pPr>
      <w:bookmarkStart w:id="143" w:name="_GoBack"/>
      <w:bookmarkEnd w:id="143"/>
      <w:r w:rsidRPr="007872A2">
        <w:rPr>
          <w:rFonts w:ascii="Calibri" w:hAnsi="Calibri" w:cs="Calibri"/>
          <w:b/>
          <w:bCs/>
          <w:sz w:val="20"/>
          <w:szCs w:val="20"/>
        </w:rPr>
        <w:t>Limitations</w:t>
      </w:r>
    </w:p>
    <w:p w14:paraId="08611FF6" w14:textId="15C8FFDB"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Although informative, this study had its limitations. Undoubtedly the larger the sample size, the more accurate and reliable results are in any study. Having a small sample size of 100 unit per cohort limits the accuracy of the conclusion made by this study. Nonetheless, it still provides essential data and sets a good foundation for more extensive research if required. </w:t>
      </w:r>
    </w:p>
    <w:p w14:paraId="43BAF439" w14:textId="0B8A3B69"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Another limitation of this study was related to the FFP units tested in the two cohorts. Although ideal, it would not be feasible for the same units to be used for both SHT and LHT.  Hence the units of the SHT cohort were derived from whole blood units that were different from the 100 units of the LHT cohort. Using the same units for both cohorts would allow the observation of how the RLC and PC change with time in the same unit, however the holding time is defined as the time between whole blood collection and its separation into the main blood components. Thus, units with a SHT would have already been processed and therefore cannot be put back together and tested after </w:t>
      </w:r>
      <w:r w:rsidR="00FF6069" w:rsidRPr="006112AD">
        <w:rPr>
          <w:rFonts w:ascii="Calibri" w:hAnsi="Calibri" w:cs="Calibri"/>
          <w:sz w:val="20"/>
          <w:szCs w:val="20"/>
        </w:rPr>
        <w:t>an</w:t>
      </w:r>
      <w:r w:rsidRPr="006112AD">
        <w:rPr>
          <w:rFonts w:ascii="Calibri" w:hAnsi="Calibri" w:cs="Calibri"/>
          <w:sz w:val="20"/>
          <w:szCs w:val="20"/>
        </w:rPr>
        <w:t xml:space="preserve"> LHT. In addition, the FFP product is not very stable and testing the unit twice would require keeping the product at higher temperatures for longer than recommended since it is ideally frozen as soon as possible to maintain the levels of coagulation factors, particularly FXIII. Hence, this would likely result in lower </w:t>
      </w:r>
      <w:r w:rsidR="00113DF1" w:rsidRPr="006112AD">
        <w:rPr>
          <w:rFonts w:ascii="Calibri" w:hAnsi="Calibri" w:cs="Calibri"/>
          <w:sz w:val="20"/>
          <w:szCs w:val="20"/>
        </w:rPr>
        <w:t>PC</w:t>
      </w:r>
      <w:r w:rsidRPr="006112AD">
        <w:rPr>
          <w:rFonts w:ascii="Calibri" w:hAnsi="Calibri" w:cs="Calibri"/>
          <w:sz w:val="20"/>
          <w:szCs w:val="20"/>
        </w:rPr>
        <w:t>s as certain labile proteins start to degrade after a few hours</w:t>
      </w:r>
      <w:r w:rsidR="00D85FD3">
        <w:rPr>
          <w:rFonts w:ascii="Calibri" w:hAnsi="Calibri" w:cs="Calibri"/>
          <w:sz w:val="20"/>
          <w:szCs w:val="20"/>
        </w:rPr>
        <w:fldChar w:fldCharType="begin"/>
      </w:r>
      <w:r w:rsidR="00D85FD3">
        <w:rPr>
          <w:rFonts w:ascii="Calibri" w:hAnsi="Calibri" w:cs="Calibri"/>
          <w:sz w:val="20"/>
          <w:szCs w:val="20"/>
        </w:rPr>
        <w:instrText xml:space="preserve"> ADDIN ZOTERO_ITEM CSL_CITATION {"citationID":"PnjCvh0k","properties":{"formattedCitation":"(1,15)","plainCitation":"(1,1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90,"uris":["http://zotero.org/users/3782744/items/ACW5WC7P"],"itemData":{"id":5490,"type":"article-journal","abstract":"INTRODUCTION: Sample freezing is a part of routine laboratory tasks because some coagulation parameters are analysed in batches to optimize reagent consumption. The coagulation parameter stability in fresh and frozen samples has been described, but data are scarcer after thawing. This study objective was to determine the stability of the main coagulation parameters (from blood withdrawn on siliconized CTAD tubes and double-centrifuged) after one freeze/thaw cycle to generate procedures for appropriate handling, storage and testing.\nMETHODS: Prothrombin time (PT), activated partial thromboplastin time (aPTT), fibrinogen, D-dimers, clotting factors (F), protein C, protein S, antithrombin, lupus anticoagulant (LA)-sensitive aPTT and diluted-Russel's viper venom time (dRVVT) were assessed in 60 plasma samples (n=30, normal range and n=30, outside the normal range). Thirty samples from anticoagulated patients [unfractionated heparin (UFH), low-molecular weight heparin (LMWH), apixaban or rivaroxaban] were assessed using specific anticoagulant assays. Frozen samples were thawed, and assays were performed at 15 min, 2, 4 and 6 h after thawing. The coagulation parameter stability was assessed with the method of rejection limit.\nRESULTS: After thawing, aPTT, PT, fibrinogen, D-dimers, FII, FV, FX, FIX, FXI, FXII, PC and UFH anti-Xa activity remained stable for at least 6 h, FVII for 5 h, PS, AT, dRVVT screen assay and LMWH anti-Xa activity for 4 h, and LA-sensitive aPTT and apixaban-specific anti-Xa activity for 3 h. FVIII, dRVVT confirm assay and rivaroxaban specific anti-Xa activity were stable for 2 h.\nCONCLUSION: These results suggest that sample stability for some haemostasis assays is limited after thawing.","container-title":"International Journal of Laboratory Hematology","DOI":"10.1111/ijlh.13794","ISSN":"1751-553X","issue":"3","journalAbbreviation":"Int J Lab Hematol","language":"eng","note":"PMID: 35029031","page":"610-618","source":"PubMed","title":"Stability of coagulation parameters in plasma samples at room temperature after one freeze/thaw cycle","volume":"44","author":[{"family":"Gaudard","given":"Marion"},{"family":"Boissier","given":"Elodie"},{"family":"Talon","given":"Laurie"},{"family":"Douxfils","given":"Jonathan"},{"family":"Sapin","given":"Anne-Françoise"},{"family":"Sinegre","given":"Thomas"},{"family":"Lebreton","given":"Aurélien"}],"issued":{"date-parts":[["2022",6]]}},"label":"page"}],"schema":"https://github.com/citation-style-language/schema/raw/master/csl-citation.json"} </w:instrText>
      </w:r>
      <w:r w:rsidR="00D85FD3">
        <w:rPr>
          <w:rFonts w:ascii="Calibri" w:hAnsi="Calibri" w:cs="Calibri"/>
          <w:sz w:val="20"/>
          <w:szCs w:val="20"/>
        </w:rPr>
        <w:fldChar w:fldCharType="separate"/>
      </w:r>
      <w:r w:rsidR="00D85FD3" w:rsidRPr="00D85FD3">
        <w:rPr>
          <w:rFonts w:ascii="Calibri" w:hAnsi="Calibri" w:cs="Calibri"/>
          <w:sz w:val="20"/>
        </w:rPr>
        <w:t>(1,15)</w:t>
      </w:r>
      <w:r w:rsidR="00D85FD3">
        <w:rPr>
          <w:rFonts w:ascii="Calibri" w:hAnsi="Calibri" w:cs="Calibri"/>
          <w:sz w:val="20"/>
          <w:szCs w:val="20"/>
        </w:rPr>
        <w:fldChar w:fldCharType="end"/>
      </w:r>
      <w:r w:rsidR="00DC05B0">
        <w:rPr>
          <w:rFonts w:ascii="Calibri" w:hAnsi="Calibri" w:cs="Calibri"/>
          <w:sz w:val="20"/>
          <w:szCs w:val="20"/>
        </w:rPr>
        <w:t>.</w:t>
      </w:r>
      <w:r w:rsidRPr="006112AD">
        <w:rPr>
          <w:rFonts w:ascii="Calibri" w:hAnsi="Calibri" w:cs="Calibri"/>
          <w:sz w:val="20"/>
          <w:szCs w:val="20"/>
        </w:rPr>
        <w:t xml:space="preserve"> </w:t>
      </w:r>
    </w:p>
    <w:p w14:paraId="0B75BD44" w14:textId="5D6214DB" w:rsidR="006D4B1A" w:rsidRDefault="0098772B" w:rsidP="006112AD">
      <w:pPr>
        <w:spacing w:before="240" w:line="240" w:lineRule="auto"/>
        <w:jc w:val="both"/>
        <w:rPr>
          <w:rFonts w:ascii="Calibri" w:hAnsi="Calibri" w:cs="Calibri"/>
          <w:color w:val="000000" w:themeColor="text1"/>
          <w:sz w:val="20"/>
          <w:szCs w:val="20"/>
        </w:rPr>
      </w:pPr>
      <w:r w:rsidRPr="006112AD">
        <w:rPr>
          <w:rFonts w:ascii="Calibri" w:hAnsi="Calibri" w:cs="Calibri"/>
          <w:sz w:val="20"/>
          <w:szCs w:val="20"/>
        </w:rPr>
        <w:t>The limited literature available on the influence of holding time on the parameters involved in this study made it challenging to compare the findings obtained. Although, these hinted towards being consistent with the findings of the</w:t>
      </w:r>
      <w:r w:rsidR="00E54E70" w:rsidRPr="006112AD">
        <w:rPr>
          <w:rFonts w:ascii="Calibri" w:hAnsi="Calibri" w:cs="Calibri"/>
          <w:sz w:val="20"/>
          <w:szCs w:val="20"/>
        </w:rPr>
        <w:t xml:space="preserve"> local establishment</w:t>
      </w:r>
      <w:r w:rsidRPr="006112AD">
        <w:rPr>
          <w:rFonts w:ascii="Calibri" w:hAnsi="Calibri" w:cs="Calibri"/>
          <w:sz w:val="20"/>
          <w:szCs w:val="20"/>
        </w:rPr>
        <w:t xml:space="preserve">. </w:t>
      </w:r>
      <w:r w:rsidR="00FD2FF0">
        <w:rPr>
          <w:rFonts w:ascii="Calibri" w:hAnsi="Calibri" w:cs="Calibri"/>
          <w:color w:val="000000" w:themeColor="text1"/>
          <w:sz w:val="20"/>
          <w:szCs w:val="20"/>
        </w:rPr>
        <w:t>I</w:t>
      </w:r>
      <w:r w:rsidRPr="006112AD">
        <w:rPr>
          <w:rFonts w:ascii="Calibri" w:hAnsi="Calibri" w:cs="Calibri"/>
          <w:color w:val="000000" w:themeColor="text1"/>
          <w:sz w:val="20"/>
          <w:szCs w:val="20"/>
        </w:rPr>
        <w:t xml:space="preserve">n addition, studies found in the available literature opted to investigate coagulation factors and not total PC, making it difficult to determine how the total PC results relate to these studies. </w:t>
      </w:r>
    </w:p>
    <w:p w14:paraId="037AB63C" w14:textId="77777777" w:rsidR="007872A2" w:rsidRPr="006112AD" w:rsidRDefault="007872A2" w:rsidP="006112AD">
      <w:pPr>
        <w:spacing w:before="240" w:line="240" w:lineRule="auto"/>
        <w:jc w:val="both"/>
        <w:rPr>
          <w:rFonts w:ascii="Calibri" w:hAnsi="Calibri" w:cs="Calibri"/>
          <w:color w:val="000000" w:themeColor="text1"/>
          <w:sz w:val="20"/>
          <w:szCs w:val="20"/>
        </w:rPr>
      </w:pPr>
    </w:p>
    <w:p w14:paraId="310F3165" w14:textId="2A5FC5F3" w:rsidR="006112AD" w:rsidRPr="007872A2" w:rsidRDefault="00767410" w:rsidP="004D71F6">
      <w:pPr>
        <w:pStyle w:val="ListParagraph"/>
        <w:numPr>
          <w:ilvl w:val="0"/>
          <w:numId w:val="38"/>
        </w:numPr>
        <w:spacing w:line="240" w:lineRule="auto"/>
        <w:rPr>
          <w:rFonts w:ascii="Calibri" w:hAnsi="Calibri" w:cs="Calibri"/>
          <w:b/>
          <w:bCs/>
          <w:sz w:val="20"/>
          <w:szCs w:val="20"/>
        </w:rPr>
      </w:pPr>
      <w:r w:rsidRPr="007872A2">
        <w:rPr>
          <w:rFonts w:ascii="Calibri" w:hAnsi="Calibri" w:cs="Calibri"/>
          <w:b/>
          <w:bCs/>
          <w:sz w:val="20"/>
          <w:szCs w:val="20"/>
        </w:rPr>
        <w:t xml:space="preserve">Further </w:t>
      </w:r>
      <w:r w:rsidR="006112AD" w:rsidRPr="007872A2">
        <w:rPr>
          <w:rFonts w:ascii="Calibri" w:hAnsi="Calibri" w:cs="Calibri"/>
          <w:b/>
          <w:bCs/>
          <w:sz w:val="20"/>
          <w:szCs w:val="20"/>
        </w:rPr>
        <w:t>work</w:t>
      </w:r>
    </w:p>
    <w:p w14:paraId="73982B4A" w14:textId="4657CAE3"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There are endless possible studies to perform on non-filtered FFP and how holding time and other factors impact the different components of this blood product. </w:t>
      </w:r>
    </w:p>
    <w:p w14:paraId="2FC19D36" w14:textId="237972EF"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Firstly, involving a larger number of FFP units would improve the accuracy and credibility of the results gathered and the conclusions or assumptions made. This is crucial when trying to have continuous improvement of protocols and ensure that the changes made based on collected data will indeed result in the desired outcome. </w:t>
      </w:r>
    </w:p>
    <w:p w14:paraId="31B8E6AD" w14:textId="1D656DEF" w:rsidR="0098772B" w:rsidRPr="006112AD"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The holding time in hours of each unit can be estimated in addition to dividing the units into two cohorts with short and long holding time. This would make parameter changes with increasing holding time more evident by plotting graphs. This can be estimated by recording the number of hours between the time of whole blood donation and the time when the final FFP product was obtained.</w:t>
      </w:r>
    </w:p>
    <w:p w14:paraId="499853F7" w14:textId="0226C6F1" w:rsidR="006D4B1A" w:rsidRDefault="0098772B" w:rsidP="006112AD">
      <w:pPr>
        <w:spacing w:before="240" w:line="240" w:lineRule="auto"/>
        <w:jc w:val="both"/>
        <w:rPr>
          <w:rFonts w:ascii="Calibri" w:hAnsi="Calibri" w:cs="Calibri"/>
          <w:sz w:val="20"/>
          <w:szCs w:val="20"/>
        </w:rPr>
      </w:pPr>
      <w:r w:rsidRPr="006112AD">
        <w:rPr>
          <w:rFonts w:ascii="Calibri" w:hAnsi="Calibri" w:cs="Calibri"/>
          <w:sz w:val="20"/>
          <w:szCs w:val="20"/>
        </w:rPr>
        <w:t xml:space="preserve">Measuring individual proteins, especially coagulation factors at different holding times in addition to PC can be used to evaluate how the level of each protein is affected. </w:t>
      </w:r>
    </w:p>
    <w:p w14:paraId="0AE46A21" w14:textId="77777777" w:rsidR="00075317" w:rsidRPr="006112AD" w:rsidRDefault="00075317" w:rsidP="006112AD">
      <w:pPr>
        <w:spacing w:before="240" w:line="240" w:lineRule="auto"/>
        <w:jc w:val="both"/>
        <w:rPr>
          <w:rFonts w:ascii="Calibri" w:hAnsi="Calibri" w:cs="Calibri"/>
          <w:sz w:val="20"/>
          <w:szCs w:val="20"/>
        </w:rPr>
      </w:pPr>
    </w:p>
    <w:p w14:paraId="56CCE3A7" w14:textId="481834C5" w:rsidR="0037786A" w:rsidRDefault="0037786A" w:rsidP="00777D48">
      <w:pPr>
        <w:spacing w:before="240" w:line="240" w:lineRule="auto"/>
        <w:jc w:val="both"/>
        <w:rPr>
          <w:rFonts w:ascii="Calibri" w:hAnsi="Calibri" w:cs="Calibri"/>
          <w:b/>
          <w:bCs/>
          <w:sz w:val="20"/>
          <w:szCs w:val="20"/>
        </w:rPr>
      </w:pPr>
    </w:p>
    <w:p w14:paraId="0BF3BC72" w14:textId="77777777" w:rsidR="005B0ED9" w:rsidRDefault="005B0ED9" w:rsidP="00777D48">
      <w:pPr>
        <w:spacing w:before="240" w:line="240" w:lineRule="auto"/>
        <w:jc w:val="both"/>
        <w:rPr>
          <w:rFonts w:ascii="Calibri" w:hAnsi="Calibri" w:cs="Calibri"/>
          <w:b/>
          <w:bCs/>
          <w:sz w:val="20"/>
          <w:szCs w:val="20"/>
        </w:rPr>
      </w:pPr>
    </w:p>
    <w:p w14:paraId="6132C9E5" w14:textId="77777777" w:rsidR="0037786A" w:rsidRDefault="0037786A" w:rsidP="00777D48">
      <w:pPr>
        <w:spacing w:before="240" w:line="240" w:lineRule="auto"/>
        <w:jc w:val="both"/>
        <w:rPr>
          <w:rFonts w:ascii="Calibri" w:hAnsi="Calibri" w:cs="Calibri"/>
          <w:sz w:val="20"/>
          <w:szCs w:val="20"/>
        </w:rPr>
      </w:pPr>
    </w:p>
    <w:p w14:paraId="43EBE574" w14:textId="0D4668E5" w:rsidR="00777D48" w:rsidRPr="0037786A" w:rsidRDefault="00777D48" w:rsidP="00777D48">
      <w:pPr>
        <w:spacing w:before="240" w:line="240" w:lineRule="auto"/>
        <w:jc w:val="both"/>
        <w:rPr>
          <w:rFonts w:ascii="Calibri" w:hAnsi="Calibri" w:cs="Calibri"/>
          <w:b/>
          <w:bCs/>
          <w:sz w:val="20"/>
          <w:szCs w:val="20"/>
        </w:rPr>
      </w:pPr>
      <w:r w:rsidRPr="0037786A">
        <w:rPr>
          <w:rFonts w:ascii="Calibri" w:hAnsi="Calibri" w:cs="Calibri"/>
          <w:b/>
          <w:bCs/>
          <w:sz w:val="20"/>
          <w:szCs w:val="20"/>
        </w:rPr>
        <w:t>Ethical Appro</w:t>
      </w:r>
      <w:r w:rsidR="001F440A" w:rsidRPr="0037786A">
        <w:rPr>
          <w:rFonts w:ascii="Calibri" w:hAnsi="Calibri" w:cs="Calibri"/>
          <w:b/>
          <w:bCs/>
          <w:sz w:val="20"/>
          <w:szCs w:val="20"/>
        </w:rPr>
        <w:t>val</w:t>
      </w:r>
    </w:p>
    <w:p w14:paraId="55834C04" w14:textId="451551CC" w:rsidR="00D73D65" w:rsidRPr="006112AD" w:rsidRDefault="00777D48" w:rsidP="00777D48">
      <w:pPr>
        <w:spacing w:before="240" w:line="240" w:lineRule="auto"/>
        <w:jc w:val="both"/>
        <w:rPr>
          <w:rFonts w:ascii="Calibri" w:hAnsi="Calibri" w:cs="Calibri"/>
          <w:sz w:val="20"/>
          <w:szCs w:val="20"/>
        </w:rPr>
      </w:pPr>
      <w:r w:rsidRPr="00777D48">
        <w:rPr>
          <w:rFonts w:ascii="Calibri" w:hAnsi="Calibri" w:cs="Calibri"/>
          <w:sz w:val="20"/>
          <w:szCs w:val="20"/>
        </w:rPr>
        <w:t>University of Malta Faculty of Research Ethics</w:t>
      </w:r>
      <w:r w:rsidR="001F440A">
        <w:rPr>
          <w:rFonts w:ascii="Calibri" w:hAnsi="Calibri" w:cs="Calibri"/>
          <w:sz w:val="20"/>
          <w:szCs w:val="20"/>
        </w:rPr>
        <w:t xml:space="preserve"> </w:t>
      </w:r>
      <w:r w:rsidRPr="00777D48">
        <w:rPr>
          <w:rFonts w:ascii="Calibri" w:hAnsi="Calibri" w:cs="Calibri"/>
          <w:sz w:val="20"/>
          <w:szCs w:val="20"/>
        </w:rPr>
        <w:t>Committee (FREC) approval number FHS- 202</w:t>
      </w:r>
      <w:r w:rsidR="0037786A">
        <w:rPr>
          <w:rFonts w:ascii="Calibri" w:hAnsi="Calibri" w:cs="Calibri"/>
          <w:sz w:val="20"/>
          <w:szCs w:val="20"/>
        </w:rPr>
        <w:t>4</w:t>
      </w:r>
      <w:r w:rsidRPr="00777D48">
        <w:rPr>
          <w:rFonts w:ascii="Calibri" w:hAnsi="Calibri" w:cs="Calibri"/>
          <w:sz w:val="20"/>
          <w:szCs w:val="20"/>
        </w:rPr>
        <w:t>-</w:t>
      </w:r>
      <w:r w:rsidR="0037786A">
        <w:rPr>
          <w:rFonts w:ascii="Calibri" w:hAnsi="Calibri" w:cs="Calibri"/>
          <w:sz w:val="20"/>
          <w:szCs w:val="20"/>
        </w:rPr>
        <w:t>00108</w:t>
      </w:r>
      <w:r w:rsidRPr="00777D48">
        <w:rPr>
          <w:rFonts w:ascii="Calibri" w:hAnsi="Calibri" w:cs="Calibri"/>
          <w:sz w:val="20"/>
          <w:szCs w:val="20"/>
        </w:rPr>
        <w:t>.</w:t>
      </w:r>
    </w:p>
    <w:p w14:paraId="2C126C6E" w14:textId="77777777" w:rsidR="00005D4D" w:rsidRDefault="00005D4D" w:rsidP="00005D4D">
      <w:pPr>
        <w:spacing w:line="240" w:lineRule="auto"/>
        <w:rPr>
          <w:rFonts w:ascii="Calibri" w:hAnsi="Calibri" w:cs="Calibri"/>
          <w:b/>
          <w:bCs/>
          <w:sz w:val="20"/>
          <w:szCs w:val="20"/>
        </w:rPr>
      </w:pPr>
    </w:p>
    <w:p w14:paraId="47A6AD6A" w14:textId="77777777" w:rsidR="004952BF" w:rsidRPr="009C5487" w:rsidRDefault="004952BF" w:rsidP="004952BF">
      <w:pPr>
        <w:rPr>
          <w:rFonts w:ascii="Calibri" w:eastAsia="Calibri" w:hAnsi="Calibri" w:cs="Times New Roman"/>
          <w:highlight w:val="yellow"/>
          <w:lang w:val="en-US"/>
        </w:rPr>
      </w:pPr>
      <w:bookmarkStart w:id="144" w:name="_Hlk197682619"/>
      <w:bookmarkStart w:id="145" w:name="_Hlk180402183"/>
      <w:bookmarkStart w:id="146" w:name="_Hlk183680988"/>
      <w:bookmarkStart w:id="147" w:name="_Hlk197351200"/>
      <w:r w:rsidRPr="009C5487">
        <w:rPr>
          <w:rFonts w:ascii="Calibri" w:eastAsia="Calibri" w:hAnsi="Calibri" w:cs="Times New Roman"/>
          <w:highlight w:val="yellow"/>
          <w:lang w:val="en-US"/>
        </w:rPr>
        <w:t>Disclaimer (Artificial intelligence)</w:t>
      </w:r>
    </w:p>
    <w:p w14:paraId="6057A049" w14:textId="77777777" w:rsidR="004952BF" w:rsidRPr="009C5487" w:rsidRDefault="004952BF" w:rsidP="004952BF">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1CACF620" w14:textId="77777777" w:rsidR="004952BF" w:rsidRPr="009C5487" w:rsidRDefault="004952BF" w:rsidP="004952BF">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NO generative AI technologies such as Large Language Models (</w:t>
      </w:r>
      <w:proofErr w:type="spellStart"/>
      <w:r w:rsidRPr="009C5487">
        <w:rPr>
          <w:rFonts w:ascii="Calibri" w:eastAsia="Calibri" w:hAnsi="Calibri" w:cs="Times New Roman"/>
          <w:highlight w:val="yellow"/>
          <w:lang w:val="en-US"/>
        </w:rPr>
        <w:t>ChatGPT</w:t>
      </w:r>
      <w:proofErr w:type="spellEnd"/>
      <w:r w:rsidRPr="009C5487">
        <w:rPr>
          <w:rFonts w:ascii="Calibri" w:eastAsia="Calibri" w:hAnsi="Calibri" w:cs="Times New Roman"/>
          <w:highlight w:val="yellow"/>
          <w:lang w:val="en-US"/>
        </w:rPr>
        <w:t xml:space="preserve">, COPILOT, etc.) and text-to-image generators have been used during the writing or editing of this manuscript. </w:t>
      </w:r>
    </w:p>
    <w:p w14:paraId="644D7E6D" w14:textId="6F2CBE60" w:rsidR="00183B70" w:rsidRDefault="00433D52" w:rsidP="00183B70">
      <w:pPr>
        <w:rPr>
          <w:rFonts w:ascii="Calibri" w:eastAsia="Calibri" w:hAnsi="Calibri" w:cs="Times New Roman"/>
          <w:highlight w:val="yellow"/>
          <w:lang w:val="en-US"/>
        </w:rPr>
      </w:pPr>
      <w:r>
        <w:rPr>
          <w:rFonts w:ascii="Calibri" w:eastAsia="Calibri" w:hAnsi="Calibri" w:cs="Times New Roman"/>
          <w:highlight w:val="yellow"/>
          <w:lang w:val="en-US"/>
        </w:rPr>
        <w:t>Acknowledgments</w:t>
      </w:r>
    </w:p>
    <w:p w14:paraId="71AFC4BE" w14:textId="14FFD88B" w:rsidR="00433D52" w:rsidRDefault="00494288" w:rsidP="00803827">
      <w:pPr>
        <w:rPr>
          <w:rFonts w:ascii="Calibri" w:eastAsia="Calibri" w:hAnsi="Calibri" w:cs="Times New Roman"/>
          <w:highlight w:val="yellow"/>
          <w:lang w:val="en-US"/>
        </w:rPr>
      </w:pPr>
      <w:r w:rsidRPr="00494288">
        <w:rPr>
          <w:rFonts w:ascii="Calibri" w:eastAsia="Calibri" w:hAnsi="Calibri" w:cs="Times New Roman"/>
          <w:lang w:val="en-US"/>
        </w:rPr>
        <w:t>The Authors would like to thank the National</w:t>
      </w:r>
      <w:r>
        <w:rPr>
          <w:rFonts w:ascii="Calibri" w:eastAsia="Calibri" w:hAnsi="Calibri" w:cs="Times New Roman"/>
          <w:lang w:val="en-US"/>
        </w:rPr>
        <w:t xml:space="preserve"> </w:t>
      </w:r>
      <w:r w:rsidRPr="00494288">
        <w:rPr>
          <w:rFonts w:ascii="Calibri" w:eastAsia="Calibri" w:hAnsi="Calibri" w:cs="Times New Roman"/>
          <w:lang w:val="en-US"/>
        </w:rPr>
        <w:t>Blood Transfusion Service Malta for sample</w:t>
      </w:r>
      <w:r w:rsidR="00803827">
        <w:rPr>
          <w:rFonts w:ascii="Calibri" w:eastAsia="Calibri" w:hAnsi="Calibri" w:cs="Times New Roman"/>
          <w:lang w:val="en-US"/>
        </w:rPr>
        <w:t xml:space="preserve"> </w:t>
      </w:r>
      <w:r w:rsidRPr="00494288">
        <w:rPr>
          <w:rFonts w:ascii="Calibri" w:eastAsia="Calibri" w:hAnsi="Calibri" w:cs="Times New Roman"/>
          <w:lang w:val="en-US"/>
        </w:rPr>
        <w:t>collection and analysis</w:t>
      </w:r>
      <w:r w:rsidR="00803827">
        <w:rPr>
          <w:rFonts w:ascii="Calibri" w:eastAsia="Calibri" w:hAnsi="Calibri" w:cs="Times New Roman"/>
          <w:lang w:val="en-US"/>
        </w:rPr>
        <w:t xml:space="preserve"> </w:t>
      </w:r>
      <w:proofErr w:type="gramStart"/>
      <w:r w:rsidR="00803827">
        <w:rPr>
          <w:rFonts w:ascii="Calibri" w:eastAsia="Calibri" w:hAnsi="Calibri" w:cs="Times New Roman"/>
          <w:lang w:val="en-US"/>
        </w:rPr>
        <w:t xml:space="preserve">and </w:t>
      </w:r>
      <w:r w:rsidRPr="00494288">
        <w:rPr>
          <w:rFonts w:ascii="Calibri" w:eastAsia="Calibri" w:hAnsi="Calibri" w:cs="Times New Roman"/>
          <w:lang w:val="en-US"/>
        </w:rPr>
        <w:t xml:space="preserve"> the</w:t>
      </w:r>
      <w:proofErr w:type="gramEnd"/>
      <w:r w:rsidRPr="00494288">
        <w:rPr>
          <w:rFonts w:ascii="Calibri" w:eastAsia="Calibri" w:hAnsi="Calibri" w:cs="Times New Roman"/>
          <w:lang w:val="en-US"/>
        </w:rPr>
        <w:t xml:space="preserve"> Department of</w:t>
      </w:r>
      <w:r w:rsidR="00803827">
        <w:rPr>
          <w:rFonts w:ascii="Calibri" w:eastAsia="Calibri" w:hAnsi="Calibri" w:cs="Times New Roman"/>
          <w:lang w:val="en-US"/>
        </w:rPr>
        <w:t xml:space="preserve"> </w:t>
      </w:r>
      <w:r w:rsidRPr="00494288">
        <w:rPr>
          <w:rFonts w:ascii="Calibri" w:eastAsia="Calibri" w:hAnsi="Calibri" w:cs="Times New Roman"/>
          <w:lang w:val="en-US"/>
        </w:rPr>
        <w:t>Applied Biomedical Science, Faculty of Health</w:t>
      </w:r>
      <w:r w:rsidR="00803827">
        <w:rPr>
          <w:rFonts w:ascii="Calibri" w:eastAsia="Calibri" w:hAnsi="Calibri" w:cs="Times New Roman"/>
          <w:lang w:val="en-US"/>
        </w:rPr>
        <w:t xml:space="preserve"> </w:t>
      </w:r>
      <w:r w:rsidRPr="00494288">
        <w:rPr>
          <w:rFonts w:ascii="Calibri" w:eastAsia="Calibri" w:hAnsi="Calibri" w:cs="Times New Roman"/>
          <w:lang w:val="en-US"/>
        </w:rPr>
        <w:t>Sciences, University of Malta for the funds</w:t>
      </w:r>
      <w:r w:rsidR="00803827">
        <w:rPr>
          <w:rFonts w:ascii="Calibri" w:eastAsia="Calibri" w:hAnsi="Calibri" w:cs="Times New Roman"/>
          <w:lang w:val="en-US"/>
        </w:rPr>
        <w:t>.</w:t>
      </w:r>
    </w:p>
    <w:p w14:paraId="4D0B930D" w14:textId="77777777" w:rsidR="00183B70" w:rsidRPr="009C5487" w:rsidRDefault="00183B70" w:rsidP="00183B70">
      <w:pPr>
        <w:rPr>
          <w:rFonts w:ascii="Calibri" w:eastAsia="Calibri" w:hAnsi="Calibri" w:cs="Times New Roman"/>
          <w:highlight w:val="yellow"/>
          <w:lang w:val="en-US"/>
        </w:rPr>
      </w:pPr>
    </w:p>
    <w:p w14:paraId="030ED809" w14:textId="77777777" w:rsidR="004952BF" w:rsidRDefault="004952BF" w:rsidP="005E4F42">
      <w:bookmarkStart w:id="148" w:name="_Hlk187485061"/>
      <w:bookmarkEnd w:id="144"/>
      <w:bookmarkEnd w:id="145"/>
      <w:bookmarkEnd w:id="146"/>
    </w:p>
    <w:bookmarkEnd w:id="147"/>
    <w:bookmarkEnd w:id="148"/>
    <w:p w14:paraId="4239302E" w14:textId="3D43729C" w:rsidR="0037786A" w:rsidRDefault="0037786A" w:rsidP="00005D4D">
      <w:pPr>
        <w:spacing w:line="240" w:lineRule="auto"/>
        <w:rPr>
          <w:rFonts w:ascii="Calibri" w:hAnsi="Calibri" w:cs="Calibri"/>
          <w:b/>
          <w:bCs/>
          <w:sz w:val="20"/>
          <w:szCs w:val="20"/>
        </w:rPr>
      </w:pPr>
    </w:p>
    <w:p w14:paraId="68C712A6" w14:textId="77777777" w:rsidR="0037786A" w:rsidRDefault="0037786A" w:rsidP="006112AD">
      <w:pPr>
        <w:spacing w:line="240" w:lineRule="auto"/>
        <w:rPr>
          <w:rFonts w:ascii="Calibri" w:hAnsi="Calibri" w:cs="Calibri"/>
          <w:b/>
          <w:bCs/>
          <w:sz w:val="20"/>
          <w:szCs w:val="20"/>
        </w:rPr>
      </w:pPr>
    </w:p>
    <w:p w14:paraId="328F8288" w14:textId="26FA3B71" w:rsidR="00075317" w:rsidRPr="00D73D65" w:rsidRDefault="00A12115" w:rsidP="006112AD">
      <w:pPr>
        <w:spacing w:line="240" w:lineRule="auto"/>
        <w:rPr>
          <w:rFonts w:ascii="Calibri" w:hAnsi="Calibri" w:cs="Calibri"/>
          <w:b/>
          <w:bCs/>
          <w:sz w:val="20"/>
          <w:szCs w:val="20"/>
        </w:rPr>
      </w:pPr>
      <w:r w:rsidRPr="00D73D65">
        <w:rPr>
          <w:rFonts w:ascii="Calibri" w:hAnsi="Calibri" w:cs="Calibri"/>
          <w:b/>
          <w:bCs/>
          <w:sz w:val="20"/>
          <w:szCs w:val="20"/>
        </w:rPr>
        <w:t>References</w:t>
      </w:r>
    </w:p>
    <w:p w14:paraId="3A3E3DC8" w14:textId="725282FA" w:rsidR="00D85FD3" w:rsidRPr="00D85FD3" w:rsidRDefault="00A12115" w:rsidP="00D85FD3">
      <w:pPr>
        <w:pStyle w:val="Bibliography"/>
        <w:rPr>
          <w:rFonts w:ascii="Calibri" w:hAnsi="Calibri" w:cs="Calibri"/>
          <w:sz w:val="20"/>
        </w:rPr>
      </w:pPr>
      <w:r>
        <w:rPr>
          <w:rFonts w:ascii="Calibri" w:hAnsi="Calibri" w:cs="Calibri"/>
          <w:sz w:val="20"/>
          <w:szCs w:val="20"/>
        </w:rPr>
        <w:fldChar w:fldCharType="begin"/>
      </w:r>
      <w:r>
        <w:rPr>
          <w:rFonts w:ascii="Calibri" w:hAnsi="Calibri" w:cs="Calibri"/>
          <w:sz w:val="20"/>
          <w:szCs w:val="20"/>
        </w:rPr>
        <w:instrText xml:space="preserve"> ADDIN ZOTERO_BIBL {"uncited":[],"omitted":[],"custom":[]} CSL_BIBLIOGRAPHY </w:instrText>
      </w:r>
      <w:r>
        <w:rPr>
          <w:rFonts w:ascii="Calibri" w:hAnsi="Calibri" w:cs="Calibri"/>
          <w:sz w:val="20"/>
          <w:szCs w:val="20"/>
        </w:rPr>
        <w:fldChar w:fldCharType="separate"/>
      </w:r>
      <w:r w:rsidR="00D85FD3" w:rsidRPr="00D85FD3">
        <w:rPr>
          <w:rFonts w:ascii="Calibri" w:hAnsi="Calibri" w:cs="Calibri"/>
          <w:sz w:val="20"/>
        </w:rPr>
        <w:t>1.</w:t>
      </w:r>
      <w:r w:rsidR="00D85FD3" w:rsidRPr="00D85FD3">
        <w:rPr>
          <w:rFonts w:ascii="Calibri" w:hAnsi="Calibri" w:cs="Calibri"/>
          <w:sz w:val="20"/>
        </w:rPr>
        <w:tab/>
        <w:t>European Directorate for the Quality of Medicines &amp; HealthCare</w:t>
      </w:r>
      <w:r w:rsidR="00E1219B">
        <w:rPr>
          <w:rFonts w:ascii="Calibri" w:hAnsi="Calibri" w:cs="Calibri"/>
          <w:sz w:val="20"/>
        </w:rPr>
        <w:t xml:space="preserve"> (EDQM)</w:t>
      </w:r>
      <w:r w:rsidR="00D85FD3" w:rsidRPr="00D85FD3">
        <w:rPr>
          <w:rFonts w:ascii="Calibri" w:hAnsi="Calibri" w:cs="Calibri"/>
          <w:sz w:val="20"/>
        </w:rPr>
        <w:t xml:space="preserve"> [cited 2025 Aug 13]. Guide to the preparation, use and quality assurance of blood components - European Directorate for the Quality of Medicines &amp; HealthCare - EDQM. Available from: https://www.edqm.eu/en/blood-guide</w:t>
      </w:r>
    </w:p>
    <w:p w14:paraId="00D4E1A6"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2.</w:t>
      </w:r>
      <w:r w:rsidRPr="00D85FD3">
        <w:rPr>
          <w:rFonts w:ascii="Calibri" w:hAnsi="Calibri" w:cs="Calibri"/>
          <w:sz w:val="20"/>
        </w:rPr>
        <w:tab/>
        <w:t xml:space="preserve">Yousif D, Sammut M, Zammit V. Holding Time Optimisation in Fresh Frozen Plasma: A Critical Factor Worth Investigating. International Blood Research &amp; Reviews. 2025 Sep 6;16(4):1–10. </w:t>
      </w:r>
    </w:p>
    <w:p w14:paraId="01E1556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3.</w:t>
      </w:r>
      <w:r w:rsidRPr="00D85FD3">
        <w:rPr>
          <w:rFonts w:ascii="Calibri" w:hAnsi="Calibri" w:cs="Calibri"/>
          <w:sz w:val="20"/>
        </w:rPr>
        <w:tab/>
        <w:t xml:space="preserve">Serrano K, Scammell K, Weiss S, Culibrk B, Levin E, Gyöngyössy-Issa M, et al. Plasma and cryoprecipitate manufactured from whole blood held overnight at room temperature meet quality standards. Transfusion. 2010 Feb;50(2):344–53. </w:t>
      </w:r>
    </w:p>
    <w:p w14:paraId="3C971250"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4.</w:t>
      </w:r>
      <w:r w:rsidRPr="00D85FD3">
        <w:rPr>
          <w:rFonts w:ascii="Calibri" w:hAnsi="Calibri" w:cs="Calibri"/>
          <w:sz w:val="20"/>
        </w:rPr>
        <w:tab/>
        <w:t xml:space="preserve">Cardigan R, Van der Meer PF, Pergande C, Cookson P, Baumann-Baretti B, Cancelas JA, et al. Coagulation factor content of plasma produced from whole blood stored for 24 hours at ambient temperature: results from an international multicenter BEST Collaborative study. Transfusion. 2011 Jan;51 Suppl 1:50S-57S. </w:t>
      </w:r>
    </w:p>
    <w:p w14:paraId="0AA652A1"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5.</w:t>
      </w:r>
      <w:r w:rsidRPr="00D85FD3">
        <w:rPr>
          <w:rFonts w:ascii="Calibri" w:hAnsi="Calibri" w:cs="Calibri"/>
          <w:sz w:val="20"/>
        </w:rPr>
        <w:tab/>
        <w:t xml:space="preserve">Moroff G, AuBuchon JP, Pickard C, Whitley PH, Heaton WA, Holme S. Evaluation of the properties of components prepared and stored after holding of whole blood units for 8 and 24 hours at ambient temperature. Transfusion. 2011 Jan;51 Suppl 1:7S-14S. </w:t>
      </w:r>
    </w:p>
    <w:p w14:paraId="29BCA143"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6.</w:t>
      </w:r>
      <w:r w:rsidRPr="00D85FD3">
        <w:rPr>
          <w:rFonts w:ascii="Calibri" w:hAnsi="Calibri" w:cs="Calibri"/>
          <w:sz w:val="20"/>
        </w:rPr>
        <w:tab/>
        <w:t xml:space="preserve">Thibault L, Beauséjour A, de Grandmont MJ, Lemieux R, Leblanc JF. Characterization of blood components prepared from whole-blood donations after a 24-hour hold with the platelet-rich plasma method. Transfusion. 2006 Aug;46(8):1292–9. </w:t>
      </w:r>
    </w:p>
    <w:p w14:paraId="448358B6"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7.</w:t>
      </w:r>
      <w:r w:rsidRPr="00D85FD3">
        <w:rPr>
          <w:rFonts w:ascii="Calibri" w:hAnsi="Calibri" w:cs="Calibri"/>
          <w:sz w:val="20"/>
        </w:rPr>
        <w:tab/>
        <w:t xml:space="preserve">Beckman N, Nightingale MJ, Pamphilon D. Practical guidelines for applying statistical process control to blood component production. Transfus Med. 2009 Dec;19(6):329–39. </w:t>
      </w:r>
    </w:p>
    <w:p w14:paraId="7DEF21F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lastRenderedPageBreak/>
        <w:t>8.</w:t>
      </w:r>
      <w:r w:rsidRPr="00D85FD3">
        <w:rPr>
          <w:rFonts w:ascii="Calibri" w:hAnsi="Calibri" w:cs="Calibri"/>
          <w:sz w:val="20"/>
        </w:rPr>
        <w:tab/>
        <w:t xml:space="preserve">van der Meer PF, de Korte D. The effect of holding times of whole blood and its components during processing on in vitro and in vivo quality. Transfus Med Rev. 2015 Jan;29(1):24–34. </w:t>
      </w:r>
    </w:p>
    <w:p w14:paraId="59F81258"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9.</w:t>
      </w:r>
      <w:r w:rsidRPr="00D85FD3">
        <w:rPr>
          <w:rFonts w:ascii="Calibri" w:hAnsi="Calibri" w:cs="Calibri"/>
          <w:sz w:val="20"/>
        </w:rPr>
        <w:tab/>
        <w:t xml:space="preserve">Lu FQ, Kang W, Peng Y, Wang WM. Characterization of blood components separated from donated whole blood after an overnight holding at room temperature with the buffy coat method. Transfusion. 2011 Oct;51(10):2199–207. </w:t>
      </w:r>
    </w:p>
    <w:p w14:paraId="1CE4AA97"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0.</w:t>
      </w:r>
      <w:r w:rsidRPr="00D85FD3">
        <w:rPr>
          <w:rFonts w:ascii="Calibri" w:hAnsi="Calibri" w:cs="Calibri"/>
          <w:sz w:val="20"/>
        </w:rPr>
        <w:tab/>
        <w:t xml:space="preserve">Alhumaidan H, Cheves T, Holme S, Sweeney J. Stability of coagulation factors in plasma prepared after a 24-hour room temperature hold. Transfusion. 2010 Sep;50(9):1934–42. </w:t>
      </w:r>
    </w:p>
    <w:p w14:paraId="0B71168F"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1.</w:t>
      </w:r>
      <w:r w:rsidRPr="00D85FD3">
        <w:rPr>
          <w:rFonts w:ascii="Calibri" w:hAnsi="Calibri" w:cs="Calibri"/>
          <w:sz w:val="20"/>
        </w:rPr>
        <w:tab/>
        <w:t xml:space="preserve">Dogra M, Sidhu M, Vasudev R, Dogra A. Comparative analysis of activity of coagulation Factors V and VIII and level of fibrinogen in fresh frozen plasma and frozen plasma. Asian J Transfus Sci. 2015;9(1):6–8. </w:t>
      </w:r>
    </w:p>
    <w:p w14:paraId="0C7B2C2B"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2.</w:t>
      </w:r>
      <w:r w:rsidRPr="00D85FD3">
        <w:rPr>
          <w:rFonts w:ascii="Calibri" w:hAnsi="Calibri" w:cs="Calibri"/>
          <w:sz w:val="20"/>
        </w:rPr>
        <w:tab/>
        <w:t xml:space="preserve">Kretzschmar E, Kruse F, Greiss O, Paunovic D, Kallweit T, Trobisch H. Effects of extended storage of whole blood before leucocyte depletion on coagulation factors in plasma. Vox Sang. 2004 Oct;87(3):156–64. </w:t>
      </w:r>
    </w:p>
    <w:p w14:paraId="6C5A1448"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3.</w:t>
      </w:r>
      <w:r w:rsidRPr="00D85FD3">
        <w:rPr>
          <w:rFonts w:ascii="Calibri" w:hAnsi="Calibri" w:cs="Calibri"/>
          <w:sz w:val="20"/>
        </w:rPr>
        <w:tab/>
        <w:t xml:space="preserve">van der Meer PF, de Wildt-Eggen J. The effect of whole-blood storage time on the number of white cells and platelets in whole blood and in white cell-reduced red cells. Transfusion. 2006 Apr;46(4):589–94. </w:t>
      </w:r>
    </w:p>
    <w:p w14:paraId="56C903DE"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4.</w:t>
      </w:r>
      <w:r w:rsidRPr="00D85FD3">
        <w:rPr>
          <w:rFonts w:ascii="Calibri" w:hAnsi="Calibri" w:cs="Calibri"/>
          <w:sz w:val="20"/>
        </w:rPr>
        <w:tab/>
        <w:t xml:space="preserve">Thomas S. Ambient overnight hold of whole blood prior to the manufacture of blood components. Transfus Med. 2010 Dec;20(6):361–8. </w:t>
      </w:r>
    </w:p>
    <w:p w14:paraId="78A64345" w14:textId="77777777" w:rsidR="00D85FD3" w:rsidRPr="00D85FD3" w:rsidRDefault="00D85FD3" w:rsidP="00D85FD3">
      <w:pPr>
        <w:pStyle w:val="Bibliography"/>
        <w:rPr>
          <w:rFonts w:ascii="Calibri" w:hAnsi="Calibri" w:cs="Calibri"/>
          <w:sz w:val="20"/>
        </w:rPr>
      </w:pPr>
      <w:r w:rsidRPr="00D85FD3">
        <w:rPr>
          <w:rFonts w:ascii="Calibri" w:hAnsi="Calibri" w:cs="Calibri"/>
          <w:sz w:val="20"/>
        </w:rPr>
        <w:t>15.</w:t>
      </w:r>
      <w:r w:rsidRPr="00D85FD3">
        <w:rPr>
          <w:rFonts w:ascii="Calibri" w:hAnsi="Calibri" w:cs="Calibri"/>
          <w:sz w:val="20"/>
        </w:rPr>
        <w:tab/>
        <w:t xml:space="preserve">Gaudard M, Boissier E, Talon L, Douxfils J, Sapin AF, Sinegre T, et al. Stability of coagulation parameters in plasma samples at room temperature after one freeze/thaw cycle. Int J Lab Hematol. 2022 Jun;44(3):610–8. </w:t>
      </w:r>
    </w:p>
    <w:p w14:paraId="333E0CEA" w14:textId="5C1C5417" w:rsidR="00A12115" w:rsidRDefault="00A12115" w:rsidP="006112AD">
      <w:pPr>
        <w:spacing w:line="240" w:lineRule="auto"/>
        <w:rPr>
          <w:rFonts w:ascii="Calibri" w:hAnsi="Calibri" w:cs="Calibri"/>
          <w:sz w:val="20"/>
          <w:szCs w:val="20"/>
        </w:rPr>
      </w:pPr>
      <w:r>
        <w:rPr>
          <w:rFonts w:ascii="Calibri" w:hAnsi="Calibri" w:cs="Calibri"/>
          <w:sz w:val="20"/>
          <w:szCs w:val="20"/>
        </w:rPr>
        <w:fldChar w:fldCharType="end"/>
      </w:r>
    </w:p>
    <w:p w14:paraId="08276859" w14:textId="77777777" w:rsidR="00075317" w:rsidRDefault="00075317" w:rsidP="006112AD">
      <w:pPr>
        <w:spacing w:line="240" w:lineRule="auto"/>
        <w:rPr>
          <w:rFonts w:ascii="Calibri" w:hAnsi="Calibri" w:cs="Calibri"/>
          <w:sz w:val="20"/>
          <w:szCs w:val="20"/>
        </w:rPr>
      </w:pPr>
    </w:p>
    <w:p w14:paraId="695EB1C0" w14:textId="77777777" w:rsidR="00075317" w:rsidRDefault="00075317" w:rsidP="006112AD">
      <w:pPr>
        <w:spacing w:line="240" w:lineRule="auto"/>
        <w:rPr>
          <w:rFonts w:ascii="Calibri" w:hAnsi="Calibri" w:cs="Calibri"/>
          <w:sz w:val="20"/>
          <w:szCs w:val="20"/>
        </w:rPr>
      </w:pPr>
    </w:p>
    <w:p w14:paraId="723EDECE" w14:textId="77777777" w:rsidR="00075317" w:rsidRDefault="00075317" w:rsidP="006112AD">
      <w:pPr>
        <w:spacing w:line="240" w:lineRule="auto"/>
        <w:rPr>
          <w:rFonts w:ascii="Calibri" w:hAnsi="Calibri" w:cs="Calibri"/>
          <w:sz w:val="20"/>
          <w:szCs w:val="20"/>
        </w:rPr>
      </w:pPr>
    </w:p>
    <w:p w14:paraId="0D920C96" w14:textId="77777777" w:rsidR="00075317" w:rsidRDefault="00075317" w:rsidP="006112AD">
      <w:pPr>
        <w:spacing w:line="240" w:lineRule="auto"/>
        <w:rPr>
          <w:rFonts w:ascii="Calibri" w:hAnsi="Calibri" w:cs="Calibri"/>
          <w:sz w:val="20"/>
          <w:szCs w:val="20"/>
        </w:rPr>
      </w:pPr>
    </w:p>
    <w:p w14:paraId="085AABAF" w14:textId="77777777" w:rsidR="00075317" w:rsidRDefault="00075317" w:rsidP="006112AD">
      <w:pPr>
        <w:spacing w:line="240" w:lineRule="auto"/>
        <w:rPr>
          <w:rFonts w:ascii="Calibri" w:hAnsi="Calibri" w:cs="Calibri"/>
          <w:sz w:val="20"/>
          <w:szCs w:val="20"/>
        </w:rPr>
      </w:pPr>
    </w:p>
    <w:p w14:paraId="06BC3A39" w14:textId="268DC880" w:rsidR="002042B9" w:rsidRPr="00807A49" w:rsidRDefault="002042B9" w:rsidP="00807A49">
      <w:pPr>
        <w:pStyle w:val="ListParagraph"/>
        <w:spacing w:line="240" w:lineRule="auto"/>
        <w:jc w:val="both"/>
        <w:rPr>
          <w:rFonts w:ascii="Calibri" w:hAnsi="Calibri" w:cs="Calibri"/>
          <w:sz w:val="20"/>
          <w:szCs w:val="20"/>
        </w:rPr>
      </w:pPr>
    </w:p>
    <w:sectPr w:rsidR="002042B9" w:rsidRPr="00807A49" w:rsidSect="008376F2">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472C7" w14:textId="77777777" w:rsidR="00D021B0" w:rsidRDefault="00D021B0" w:rsidP="00846781">
      <w:pPr>
        <w:spacing w:after="0" w:line="240" w:lineRule="auto"/>
      </w:pPr>
      <w:r>
        <w:separator/>
      </w:r>
    </w:p>
    <w:p w14:paraId="15843B4D" w14:textId="77777777" w:rsidR="00D021B0" w:rsidRDefault="00D021B0"/>
    <w:p w14:paraId="0CE3A7F5" w14:textId="77777777" w:rsidR="00D021B0" w:rsidRDefault="00D021B0" w:rsidP="00CD0D9D"/>
  </w:endnote>
  <w:endnote w:type="continuationSeparator" w:id="0">
    <w:p w14:paraId="1B3408BB" w14:textId="77777777" w:rsidR="00D021B0" w:rsidRDefault="00D021B0" w:rsidP="00846781">
      <w:pPr>
        <w:spacing w:after="0" w:line="240" w:lineRule="auto"/>
      </w:pPr>
      <w:r>
        <w:continuationSeparator/>
      </w:r>
    </w:p>
    <w:p w14:paraId="363FA5AE" w14:textId="77777777" w:rsidR="00D021B0" w:rsidRDefault="00D021B0"/>
    <w:p w14:paraId="42C3E372" w14:textId="77777777" w:rsidR="00D021B0" w:rsidRDefault="00D021B0" w:rsidP="00CD0D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A70D0" w14:textId="77777777" w:rsidR="00602FC2" w:rsidRDefault="00602F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02071"/>
      <w:docPartObj>
        <w:docPartGallery w:val="Page Numbers (Bottom of Page)"/>
        <w:docPartUnique/>
      </w:docPartObj>
    </w:sdtPr>
    <w:sdtEndPr>
      <w:rPr>
        <w:noProof/>
      </w:rPr>
    </w:sdtEndPr>
    <w:sdtContent>
      <w:p w14:paraId="4F1824D1" w14:textId="6FE70386" w:rsidR="003C567A" w:rsidRDefault="003C567A">
        <w:pPr>
          <w:pStyle w:val="Footer"/>
          <w:jc w:val="center"/>
        </w:pPr>
        <w:r w:rsidRPr="003C567A">
          <w:rPr>
            <w:rFonts w:ascii="Times New Roman" w:hAnsi="Times New Roman" w:cs="Times New Roman"/>
            <w:sz w:val="24"/>
            <w:szCs w:val="24"/>
          </w:rPr>
          <w:fldChar w:fldCharType="begin"/>
        </w:r>
        <w:r w:rsidRPr="003C567A">
          <w:rPr>
            <w:rFonts w:ascii="Times New Roman" w:hAnsi="Times New Roman" w:cs="Times New Roman"/>
            <w:sz w:val="24"/>
            <w:szCs w:val="24"/>
          </w:rPr>
          <w:instrText xml:space="preserve"> PAGE   \* MERGEFORMAT </w:instrText>
        </w:r>
        <w:r w:rsidRPr="003C567A">
          <w:rPr>
            <w:rFonts w:ascii="Times New Roman" w:hAnsi="Times New Roman" w:cs="Times New Roman"/>
            <w:sz w:val="24"/>
            <w:szCs w:val="24"/>
          </w:rPr>
          <w:fldChar w:fldCharType="separate"/>
        </w:r>
        <w:r w:rsidRPr="003C567A">
          <w:rPr>
            <w:rFonts w:ascii="Times New Roman" w:hAnsi="Times New Roman" w:cs="Times New Roman"/>
            <w:noProof/>
            <w:sz w:val="24"/>
            <w:szCs w:val="24"/>
          </w:rPr>
          <w:t>2</w:t>
        </w:r>
        <w:r w:rsidRPr="003C567A">
          <w:rPr>
            <w:rFonts w:ascii="Times New Roman" w:hAnsi="Times New Roman" w:cs="Times New Roman"/>
            <w:noProof/>
            <w:sz w:val="24"/>
            <w:szCs w:val="24"/>
          </w:rPr>
          <w:fldChar w:fldCharType="end"/>
        </w:r>
      </w:p>
    </w:sdtContent>
  </w:sdt>
  <w:p w14:paraId="2C8545A6" w14:textId="77777777" w:rsidR="00846781" w:rsidRDefault="008467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51984"/>
      <w:docPartObj>
        <w:docPartGallery w:val="Page Numbers (Bottom of Page)"/>
        <w:docPartUnique/>
      </w:docPartObj>
    </w:sdtPr>
    <w:sdtEndPr>
      <w:rPr>
        <w:noProof/>
      </w:rPr>
    </w:sdtEndPr>
    <w:sdtContent>
      <w:p w14:paraId="6D9C199F" w14:textId="25F5B096" w:rsidR="003B794C" w:rsidRDefault="003B79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2B82E8" w14:textId="77777777" w:rsidR="007015F1" w:rsidRDefault="007015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14C81" w14:textId="77777777" w:rsidR="00D021B0" w:rsidRDefault="00D021B0" w:rsidP="00846781">
      <w:pPr>
        <w:spacing w:after="0" w:line="240" w:lineRule="auto"/>
      </w:pPr>
      <w:r>
        <w:separator/>
      </w:r>
    </w:p>
    <w:p w14:paraId="2DC0BA85" w14:textId="77777777" w:rsidR="00D021B0" w:rsidRDefault="00D021B0"/>
    <w:p w14:paraId="55C048FF" w14:textId="77777777" w:rsidR="00D021B0" w:rsidRDefault="00D021B0" w:rsidP="00CD0D9D"/>
  </w:footnote>
  <w:footnote w:type="continuationSeparator" w:id="0">
    <w:p w14:paraId="13462552" w14:textId="77777777" w:rsidR="00D021B0" w:rsidRDefault="00D021B0" w:rsidP="00846781">
      <w:pPr>
        <w:spacing w:after="0" w:line="240" w:lineRule="auto"/>
      </w:pPr>
      <w:r>
        <w:continuationSeparator/>
      </w:r>
    </w:p>
    <w:p w14:paraId="05127FF4" w14:textId="77777777" w:rsidR="00D021B0" w:rsidRDefault="00D021B0"/>
    <w:p w14:paraId="31C359DB" w14:textId="77777777" w:rsidR="00D021B0" w:rsidRDefault="00D021B0" w:rsidP="00CD0D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F9823" w14:textId="63350DFA" w:rsidR="00602FC2" w:rsidRDefault="00D021B0">
    <w:pPr>
      <w:pStyle w:val="Header"/>
    </w:pPr>
    <w:r>
      <w:rPr>
        <w:noProof/>
      </w:rPr>
      <w:pict w14:anchorId="7D132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29485" w14:textId="35A09581" w:rsidR="007015F1" w:rsidRDefault="00D021B0" w:rsidP="007015F1">
    <w:pPr>
      <w:pStyle w:val="Header"/>
      <w:jc w:val="center"/>
    </w:pPr>
    <w:r>
      <w:rPr>
        <w:noProof/>
      </w:rPr>
      <w:pict w14:anchorId="55D05D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9"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p w14:paraId="62C46865" w14:textId="77777777" w:rsidR="00315014" w:rsidRDefault="003150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AF4B3" w14:textId="487417C3" w:rsidR="00602FC2" w:rsidRDefault="00D021B0">
    <w:pPr>
      <w:pStyle w:val="Header"/>
    </w:pPr>
    <w:r>
      <w:rPr>
        <w:noProof/>
      </w:rPr>
      <w:pict w14:anchorId="7AD495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18543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637D"/>
    <w:multiLevelType w:val="hybridMultilevel"/>
    <w:tmpl w:val="F4DEA160"/>
    <w:lvl w:ilvl="0" w:tplc="08090001">
      <w:start w:val="1"/>
      <w:numFmt w:val="bullet"/>
      <w:lvlText w:val=""/>
      <w:lvlJc w:val="left"/>
      <w:pPr>
        <w:ind w:left="720" w:hanging="360"/>
      </w:pPr>
      <w:rPr>
        <w:rFonts w:ascii="Symbol" w:hAnsi="Symbol" w:hint="default"/>
      </w:rPr>
    </w:lvl>
    <w:lvl w:ilvl="1" w:tplc="E6E8D824">
      <w:numFmt w:val="bullet"/>
      <w:lvlText w:val="•"/>
      <w:lvlJc w:val="left"/>
      <w:pPr>
        <w:ind w:left="1440" w:hanging="360"/>
      </w:pPr>
      <w:rPr>
        <w:rFonts w:ascii="Aptos" w:eastAsiaTheme="minorHAnsi" w:hAnsi="Aptos"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02AE9"/>
    <w:multiLevelType w:val="multilevel"/>
    <w:tmpl w:val="E064DC46"/>
    <w:lvl w:ilvl="0">
      <w:start w:val="1"/>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0BBB4915"/>
    <w:multiLevelType w:val="hybridMultilevel"/>
    <w:tmpl w:val="348438BC"/>
    <w:lvl w:ilvl="0" w:tplc="C7C8FDC0">
      <w:start w:val="1"/>
      <w:numFmt w:val="decimal"/>
      <w:lvlText w:val="%1."/>
      <w:lvlJc w:val="left"/>
      <w:pPr>
        <w:ind w:left="36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24681D"/>
    <w:multiLevelType w:val="multilevel"/>
    <w:tmpl w:val="7FC2A9E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1571"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9115E9B"/>
    <w:multiLevelType w:val="hybridMultilevel"/>
    <w:tmpl w:val="43A6B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3360F0"/>
    <w:multiLevelType w:val="hybridMultilevel"/>
    <w:tmpl w:val="360A82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A7B1654"/>
    <w:multiLevelType w:val="hybridMultilevel"/>
    <w:tmpl w:val="F334BB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F157AB"/>
    <w:multiLevelType w:val="hybridMultilevel"/>
    <w:tmpl w:val="90E2A9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B64B5D"/>
    <w:multiLevelType w:val="multilevel"/>
    <w:tmpl w:val="F79833E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E11389C"/>
    <w:multiLevelType w:val="hybridMultilevel"/>
    <w:tmpl w:val="1C8224EA"/>
    <w:lvl w:ilvl="0" w:tplc="B63CA388">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C0440E"/>
    <w:multiLevelType w:val="hybridMultilevel"/>
    <w:tmpl w:val="740ECA24"/>
    <w:lvl w:ilvl="0" w:tplc="02443256">
      <w:start w:val="3"/>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2C2565"/>
    <w:multiLevelType w:val="multilevel"/>
    <w:tmpl w:val="0EBEE2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i/>
        <w:iCs w:val="0"/>
        <w:sz w:val="40"/>
        <w:szCs w:val="40"/>
      </w:rPr>
    </w:lvl>
    <w:lvl w:ilvl="2">
      <w:start w:val="1"/>
      <w:numFmt w:val="decimal"/>
      <w:lvlText w:val="%1.%2.%3"/>
      <w:lvlJc w:val="left"/>
      <w:pPr>
        <w:ind w:left="1571"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2A3B4533"/>
    <w:multiLevelType w:val="multilevel"/>
    <w:tmpl w:val="11C408E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3" w15:restartNumberingAfterBreak="0">
    <w:nsid w:val="2BC01D11"/>
    <w:multiLevelType w:val="hybridMultilevel"/>
    <w:tmpl w:val="CBCA8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0B45B1"/>
    <w:multiLevelType w:val="multilevel"/>
    <w:tmpl w:val="08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FCA24BB"/>
    <w:multiLevelType w:val="hybridMultilevel"/>
    <w:tmpl w:val="FBE4E0C2"/>
    <w:lvl w:ilvl="0" w:tplc="2A626E4C">
      <w:start w:val="1"/>
      <w:numFmt w:val="decimal"/>
      <w:lvlText w:val="%1."/>
      <w:lvlJc w:val="left"/>
      <w:pPr>
        <w:ind w:left="1637" w:hanging="360"/>
      </w:pPr>
      <w:rPr>
        <w:rFonts w:hint="default"/>
        <w:b/>
        <w:bCs/>
        <w:sz w:val="36"/>
        <w:szCs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5C6A3B"/>
    <w:multiLevelType w:val="multilevel"/>
    <w:tmpl w:val="3A682998"/>
    <w:lvl w:ilvl="0">
      <w:start w:val="1"/>
      <w:numFmt w:val="decimal"/>
      <w:lvlText w:val="%1."/>
      <w:lvlJc w:val="left"/>
      <w:pPr>
        <w:ind w:left="756" w:hanging="756"/>
      </w:pPr>
      <w:rPr>
        <w:rFonts w:hint="default"/>
      </w:rPr>
    </w:lvl>
    <w:lvl w:ilvl="1">
      <w:start w:val="1"/>
      <w:numFmt w:val="decimal"/>
      <w:lvlText w:val="%1.%2."/>
      <w:lvlJc w:val="left"/>
      <w:pPr>
        <w:ind w:left="996" w:hanging="756"/>
      </w:pPr>
      <w:rPr>
        <w:rFonts w:hint="default"/>
      </w:rPr>
    </w:lvl>
    <w:lvl w:ilvl="2">
      <w:start w:val="1"/>
      <w:numFmt w:val="decimal"/>
      <w:lvlText w:val="%1.%2.%3."/>
      <w:lvlJc w:val="left"/>
      <w:pPr>
        <w:ind w:left="1607" w:hanging="756"/>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400" w:hanging="144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840" w:hanging="2160"/>
      </w:pPr>
      <w:rPr>
        <w:rFonts w:hint="default"/>
      </w:rPr>
    </w:lvl>
    <w:lvl w:ilvl="8">
      <w:start w:val="1"/>
      <w:numFmt w:val="decimal"/>
      <w:lvlText w:val="%1.%2.%3.%4.%5.%6.%7.%8.%9."/>
      <w:lvlJc w:val="left"/>
      <w:pPr>
        <w:ind w:left="4080" w:hanging="2160"/>
      </w:pPr>
      <w:rPr>
        <w:rFonts w:hint="default"/>
      </w:rPr>
    </w:lvl>
  </w:abstractNum>
  <w:abstractNum w:abstractNumId="17" w15:restartNumberingAfterBreak="0">
    <w:nsid w:val="30BD0831"/>
    <w:multiLevelType w:val="multilevel"/>
    <w:tmpl w:val="23782E3E"/>
    <w:lvl w:ilvl="0">
      <w:start w:val="5"/>
      <w:numFmt w:val="decimal"/>
      <w:lvlText w:val="%1."/>
      <w:lvlJc w:val="left"/>
      <w:pPr>
        <w:ind w:left="360" w:hanging="360"/>
      </w:pPr>
      <w:rPr>
        <w:rFonts w:ascii="Calibri" w:hAnsi="Calibri" w:cs="Calibri" w:hint="default"/>
        <w:b w:val="0"/>
        <w:bCs/>
        <w:sz w:val="20"/>
        <w:szCs w:val="20"/>
        <w:u w:val="none"/>
      </w:rPr>
    </w:lvl>
    <w:lvl w:ilvl="1">
      <w:start w:val="3"/>
      <w:numFmt w:val="decimal"/>
      <w:lvlText w:val="%1.%2."/>
      <w:lvlJc w:val="left"/>
      <w:pPr>
        <w:ind w:left="360" w:hanging="360"/>
      </w:pPr>
      <w:rPr>
        <w:rFonts w:hint="default"/>
        <w:b/>
        <w:u w:val="none"/>
      </w:rPr>
    </w:lvl>
    <w:lvl w:ilvl="2">
      <w:start w:val="1"/>
      <w:numFmt w:val="decimal"/>
      <w:lvlText w:val="%1.%2.%3."/>
      <w:lvlJc w:val="left"/>
      <w:pPr>
        <w:ind w:left="720" w:hanging="720"/>
      </w:pPr>
      <w:rPr>
        <w:rFonts w:hint="default"/>
        <w:b/>
        <w:u w:val="none"/>
      </w:rPr>
    </w:lvl>
    <w:lvl w:ilvl="3">
      <w:start w:val="1"/>
      <w:numFmt w:val="decimal"/>
      <w:lvlText w:val="%1.%2.%3.%4."/>
      <w:lvlJc w:val="left"/>
      <w:pPr>
        <w:ind w:left="720" w:hanging="720"/>
      </w:pPr>
      <w:rPr>
        <w:rFonts w:hint="default"/>
        <w:b/>
        <w:u w:val="none"/>
      </w:rPr>
    </w:lvl>
    <w:lvl w:ilvl="4">
      <w:start w:val="1"/>
      <w:numFmt w:val="decimal"/>
      <w:lvlText w:val="%1.%2.%3.%4.%5."/>
      <w:lvlJc w:val="left"/>
      <w:pPr>
        <w:ind w:left="1080" w:hanging="1080"/>
      </w:pPr>
      <w:rPr>
        <w:rFonts w:hint="default"/>
        <w:b/>
        <w:u w:val="none"/>
      </w:rPr>
    </w:lvl>
    <w:lvl w:ilvl="5">
      <w:start w:val="1"/>
      <w:numFmt w:val="decimal"/>
      <w:lvlText w:val="%1.%2.%3.%4.%5.%6."/>
      <w:lvlJc w:val="left"/>
      <w:pPr>
        <w:ind w:left="1080" w:hanging="1080"/>
      </w:pPr>
      <w:rPr>
        <w:rFonts w:hint="default"/>
        <w:b/>
        <w:u w:val="none"/>
      </w:rPr>
    </w:lvl>
    <w:lvl w:ilvl="6">
      <w:start w:val="1"/>
      <w:numFmt w:val="decimal"/>
      <w:lvlText w:val="%1.%2.%3.%4.%5.%6.%7."/>
      <w:lvlJc w:val="left"/>
      <w:pPr>
        <w:ind w:left="1080" w:hanging="1080"/>
      </w:pPr>
      <w:rPr>
        <w:rFonts w:hint="default"/>
        <w:b/>
        <w:u w:val="none"/>
      </w:rPr>
    </w:lvl>
    <w:lvl w:ilvl="7">
      <w:start w:val="1"/>
      <w:numFmt w:val="decimal"/>
      <w:lvlText w:val="%1.%2.%3.%4.%5.%6.%7.%8."/>
      <w:lvlJc w:val="left"/>
      <w:pPr>
        <w:ind w:left="1440" w:hanging="1440"/>
      </w:pPr>
      <w:rPr>
        <w:rFonts w:hint="default"/>
        <w:b/>
        <w:u w:val="none"/>
      </w:rPr>
    </w:lvl>
    <w:lvl w:ilvl="8">
      <w:start w:val="1"/>
      <w:numFmt w:val="decimal"/>
      <w:lvlText w:val="%1.%2.%3.%4.%5.%6.%7.%8.%9."/>
      <w:lvlJc w:val="left"/>
      <w:pPr>
        <w:ind w:left="1440" w:hanging="1440"/>
      </w:pPr>
      <w:rPr>
        <w:rFonts w:hint="default"/>
        <w:b/>
        <w:u w:val="none"/>
      </w:rPr>
    </w:lvl>
  </w:abstractNum>
  <w:abstractNum w:abstractNumId="18" w15:restartNumberingAfterBreak="0">
    <w:nsid w:val="32104CBE"/>
    <w:multiLevelType w:val="multilevel"/>
    <w:tmpl w:val="CAFCC73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EF5752E"/>
    <w:multiLevelType w:val="multilevel"/>
    <w:tmpl w:val="0FC2C5E0"/>
    <w:lvl w:ilvl="0">
      <w:start w:val="1"/>
      <w:numFmt w:val="decimal"/>
      <w:lvlText w:val="%1."/>
      <w:lvlJc w:val="left"/>
      <w:pPr>
        <w:ind w:left="1080" w:hanging="360"/>
      </w:pPr>
      <w:rPr>
        <w:rFonts w:hint="default"/>
      </w:rPr>
    </w:lvl>
    <w:lvl w:ilvl="1">
      <w:start w:val="1"/>
      <w:numFmt w:val="decimal"/>
      <w:lvlText w:val="%1.%2."/>
      <w:lvlJc w:val="left"/>
      <w:pPr>
        <w:ind w:left="1512" w:hanging="432"/>
      </w:pPr>
      <w:rPr>
        <w:i w:val="0"/>
        <w:iCs/>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455E5D31"/>
    <w:multiLevelType w:val="hybridMultilevel"/>
    <w:tmpl w:val="C414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8B4F7A"/>
    <w:multiLevelType w:val="multilevel"/>
    <w:tmpl w:val="86783954"/>
    <w:lvl w:ilvl="0">
      <w:start w:val="2"/>
      <w:numFmt w:val="decimal"/>
      <w:lvlText w:val="%1"/>
      <w:lvlJc w:val="left"/>
      <w:pPr>
        <w:ind w:left="504" w:hanging="504"/>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2" w15:restartNumberingAfterBreak="0">
    <w:nsid w:val="494F176E"/>
    <w:multiLevelType w:val="hybridMultilevel"/>
    <w:tmpl w:val="80F6E8E0"/>
    <w:lvl w:ilvl="0" w:tplc="EEF60300">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9C20C7"/>
    <w:multiLevelType w:val="multilevel"/>
    <w:tmpl w:val="FBBC148E"/>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59752F"/>
    <w:multiLevelType w:val="hybridMultilevel"/>
    <w:tmpl w:val="FB988D3A"/>
    <w:lvl w:ilvl="0" w:tplc="6554E23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D514BA"/>
    <w:multiLevelType w:val="multilevel"/>
    <w:tmpl w:val="C3DA2A6A"/>
    <w:lvl w:ilvl="0">
      <w:start w:val="2"/>
      <w:numFmt w:val="decimal"/>
      <w:lvlText w:val="%1"/>
      <w:lvlJc w:val="left"/>
      <w:pPr>
        <w:ind w:left="504" w:hanging="504"/>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4DF45B7D"/>
    <w:multiLevelType w:val="multilevel"/>
    <w:tmpl w:val="0FC2C5E0"/>
    <w:lvl w:ilvl="0">
      <w:start w:val="1"/>
      <w:numFmt w:val="decimal"/>
      <w:lvlText w:val="%1."/>
      <w:lvlJc w:val="left"/>
      <w:pPr>
        <w:ind w:left="1080" w:hanging="360"/>
      </w:pPr>
      <w:rPr>
        <w:rFonts w:hint="default"/>
      </w:rPr>
    </w:lvl>
    <w:lvl w:ilvl="1">
      <w:start w:val="1"/>
      <w:numFmt w:val="decimal"/>
      <w:lvlText w:val="%1.%2."/>
      <w:lvlJc w:val="left"/>
      <w:pPr>
        <w:ind w:left="1512" w:hanging="432"/>
      </w:pPr>
      <w:rPr>
        <w:i w:val="0"/>
        <w:iCs/>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15:restartNumberingAfterBreak="0">
    <w:nsid w:val="4E5C633D"/>
    <w:multiLevelType w:val="multilevel"/>
    <w:tmpl w:val="CB868EFA"/>
    <w:lvl w:ilvl="0">
      <w:start w:val="1"/>
      <w:numFmt w:val="decimal"/>
      <w:lvlText w:val="%1"/>
      <w:lvlJc w:val="left"/>
      <w:pPr>
        <w:ind w:left="360" w:hanging="360"/>
      </w:pPr>
      <w:rPr>
        <w:rFonts w:hint="default"/>
        <w:sz w:val="24"/>
        <w:u w:val="none"/>
      </w:rPr>
    </w:lvl>
    <w:lvl w:ilvl="1">
      <w:start w:val="4"/>
      <w:numFmt w:val="decimal"/>
      <w:lvlText w:val="%1.%2"/>
      <w:lvlJc w:val="left"/>
      <w:pPr>
        <w:ind w:left="720" w:hanging="720"/>
      </w:pPr>
      <w:rPr>
        <w:rFonts w:hint="default"/>
        <w:sz w:val="24"/>
        <w:u w:val="none"/>
      </w:rPr>
    </w:lvl>
    <w:lvl w:ilvl="2">
      <w:start w:val="1"/>
      <w:numFmt w:val="decimal"/>
      <w:lvlText w:val="%1.%2.%3"/>
      <w:lvlJc w:val="left"/>
      <w:pPr>
        <w:ind w:left="720" w:hanging="720"/>
      </w:pPr>
      <w:rPr>
        <w:rFonts w:hint="default"/>
        <w:sz w:val="24"/>
        <w:u w:val="none"/>
      </w:rPr>
    </w:lvl>
    <w:lvl w:ilvl="3">
      <w:start w:val="1"/>
      <w:numFmt w:val="decimal"/>
      <w:lvlText w:val="%1.%2.%3.%4"/>
      <w:lvlJc w:val="left"/>
      <w:pPr>
        <w:ind w:left="1080" w:hanging="1080"/>
      </w:pPr>
      <w:rPr>
        <w:rFonts w:hint="default"/>
        <w:sz w:val="24"/>
        <w:u w:val="none"/>
      </w:rPr>
    </w:lvl>
    <w:lvl w:ilvl="4">
      <w:start w:val="1"/>
      <w:numFmt w:val="decimal"/>
      <w:lvlText w:val="%1.%2.%3.%4.%5"/>
      <w:lvlJc w:val="left"/>
      <w:pPr>
        <w:ind w:left="1440" w:hanging="1440"/>
      </w:pPr>
      <w:rPr>
        <w:rFonts w:hint="default"/>
        <w:sz w:val="24"/>
        <w:u w:val="none"/>
      </w:rPr>
    </w:lvl>
    <w:lvl w:ilvl="5">
      <w:start w:val="1"/>
      <w:numFmt w:val="decimal"/>
      <w:lvlText w:val="%1.%2.%3.%4.%5.%6"/>
      <w:lvlJc w:val="left"/>
      <w:pPr>
        <w:ind w:left="1800" w:hanging="1800"/>
      </w:pPr>
      <w:rPr>
        <w:rFonts w:hint="default"/>
        <w:sz w:val="24"/>
        <w:u w:val="none"/>
      </w:rPr>
    </w:lvl>
    <w:lvl w:ilvl="6">
      <w:start w:val="1"/>
      <w:numFmt w:val="decimal"/>
      <w:lvlText w:val="%1.%2.%3.%4.%5.%6.%7"/>
      <w:lvlJc w:val="left"/>
      <w:pPr>
        <w:ind w:left="1800" w:hanging="1800"/>
      </w:pPr>
      <w:rPr>
        <w:rFonts w:hint="default"/>
        <w:sz w:val="24"/>
        <w:u w:val="none"/>
      </w:rPr>
    </w:lvl>
    <w:lvl w:ilvl="7">
      <w:start w:val="1"/>
      <w:numFmt w:val="decimal"/>
      <w:lvlText w:val="%1.%2.%3.%4.%5.%6.%7.%8"/>
      <w:lvlJc w:val="left"/>
      <w:pPr>
        <w:ind w:left="2160" w:hanging="2160"/>
      </w:pPr>
      <w:rPr>
        <w:rFonts w:hint="default"/>
        <w:sz w:val="24"/>
        <w:u w:val="none"/>
      </w:rPr>
    </w:lvl>
    <w:lvl w:ilvl="8">
      <w:start w:val="1"/>
      <w:numFmt w:val="decimal"/>
      <w:lvlText w:val="%1.%2.%3.%4.%5.%6.%7.%8.%9"/>
      <w:lvlJc w:val="left"/>
      <w:pPr>
        <w:ind w:left="2520" w:hanging="2520"/>
      </w:pPr>
      <w:rPr>
        <w:rFonts w:hint="default"/>
        <w:sz w:val="24"/>
        <w:u w:val="none"/>
      </w:rPr>
    </w:lvl>
  </w:abstractNum>
  <w:abstractNum w:abstractNumId="28" w15:restartNumberingAfterBreak="0">
    <w:nsid w:val="5010306C"/>
    <w:multiLevelType w:val="hybridMultilevel"/>
    <w:tmpl w:val="2CBEE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C65C9C"/>
    <w:multiLevelType w:val="multilevel"/>
    <w:tmpl w:val="432C4FD4"/>
    <w:lvl w:ilvl="0">
      <w:start w:val="2"/>
      <w:numFmt w:val="decimal"/>
      <w:lvlText w:val="%1"/>
      <w:lvlJc w:val="left"/>
      <w:pPr>
        <w:ind w:left="504" w:hanging="504"/>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30" w15:restartNumberingAfterBreak="0">
    <w:nsid w:val="592A763D"/>
    <w:multiLevelType w:val="hybridMultilevel"/>
    <w:tmpl w:val="60F860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B945AC"/>
    <w:multiLevelType w:val="hybridMultilevel"/>
    <w:tmpl w:val="C68A5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1C4760A"/>
    <w:multiLevelType w:val="multilevel"/>
    <w:tmpl w:val="3DF8C030"/>
    <w:lvl w:ilvl="0">
      <w:start w:val="2"/>
      <w:numFmt w:val="decimal"/>
      <w:lvlText w:val="%1"/>
      <w:lvlJc w:val="left"/>
      <w:pPr>
        <w:ind w:left="732" w:hanging="732"/>
      </w:pPr>
      <w:rPr>
        <w:rFonts w:hint="default"/>
      </w:rPr>
    </w:lvl>
    <w:lvl w:ilvl="1">
      <w:start w:val="6"/>
      <w:numFmt w:val="decimal"/>
      <w:lvlText w:val="%1.%2"/>
      <w:lvlJc w:val="left"/>
      <w:pPr>
        <w:ind w:left="732" w:hanging="732"/>
      </w:pPr>
      <w:rPr>
        <w:rFonts w:hint="default"/>
      </w:rPr>
    </w:lvl>
    <w:lvl w:ilvl="2">
      <w:start w:val="1"/>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64F96409"/>
    <w:multiLevelType w:val="multilevel"/>
    <w:tmpl w:val="DBD051AC"/>
    <w:lvl w:ilvl="0">
      <w:start w:val="2"/>
      <w:numFmt w:val="decimal"/>
      <w:lvlText w:val="%1"/>
      <w:lvlJc w:val="left"/>
      <w:pPr>
        <w:ind w:left="732" w:hanging="732"/>
      </w:pPr>
      <w:rPr>
        <w:rFonts w:hint="default"/>
      </w:rPr>
    </w:lvl>
    <w:lvl w:ilvl="1">
      <w:start w:val="6"/>
      <w:numFmt w:val="decimal"/>
      <w:lvlText w:val="%1.%2"/>
      <w:lvlJc w:val="left"/>
      <w:pPr>
        <w:ind w:left="732" w:hanging="732"/>
      </w:pPr>
      <w:rPr>
        <w:rFonts w:hint="default"/>
      </w:rPr>
    </w:lvl>
    <w:lvl w:ilvl="2">
      <w:start w:val="2"/>
      <w:numFmt w:val="decimal"/>
      <w:lvlText w:val="%1.%2.%3"/>
      <w:lvlJc w:val="left"/>
      <w:pPr>
        <w:ind w:left="732" w:hanging="73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650251F5"/>
    <w:multiLevelType w:val="hybridMultilevel"/>
    <w:tmpl w:val="DA301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F35C38"/>
    <w:multiLevelType w:val="hybridMultilevel"/>
    <w:tmpl w:val="5BE6D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1BF7017"/>
    <w:multiLevelType w:val="hybridMultilevel"/>
    <w:tmpl w:val="15F22906"/>
    <w:lvl w:ilvl="0" w:tplc="4DBEEEB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A83B75"/>
    <w:multiLevelType w:val="multilevel"/>
    <w:tmpl w:val="0809001F"/>
    <w:numStyleLink w:val="Style1"/>
  </w:abstractNum>
  <w:abstractNum w:abstractNumId="38" w15:restartNumberingAfterBreak="0">
    <w:nsid w:val="740C4150"/>
    <w:multiLevelType w:val="hybridMultilevel"/>
    <w:tmpl w:val="A0042A82"/>
    <w:lvl w:ilvl="0" w:tplc="2ED069E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121659"/>
    <w:multiLevelType w:val="multilevel"/>
    <w:tmpl w:val="32C4131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390505"/>
    <w:multiLevelType w:val="hybridMultilevel"/>
    <w:tmpl w:val="6832E6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40"/>
  </w:num>
  <w:num w:numId="4">
    <w:abstractNumId w:val="11"/>
  </w:num>
  <w:num w:numId="5">
    <w:abstractNumId w:val="22"/>
  </w:num>
  <w:num w:numId="6">
    <w:abstractNumId w:val="16"/>
  </w:num>
  <w:num w:numId="7">
    <w:abstractNumId w:val="4"/>
  </w:num>
  <w:num w:numId="8">
    <w:abstractNumId w:val="30"/>
  </w:num>
  <w:num w:numId="9">
    <w:abstractNumId w:val="3"/>
  </w:num>
  <w:num w:numId="10">
    <w:abstractNumId w:val="34"/>
  </w:num>
  <w:num w:numId="11">
    <w:abstractNumId w:val="20"/>
  </w:num>
  <w:num w:numId="12">
    <w:abstractNumId w:val="38"/>
  </w:num>
  <w:num w:numId="13">
    <w:abstractNumId w:val="2"/>
  </w:num>
  <w:num w:numId="14">
    <w:abstractNumId w:val="35"/>
  </w:num>
  <w:num w:numId="15">
    <w:abstractNumId w:val="10"/>
  </w:num>
  <w:num w:numId="16">
    <w:abstractNumId w:val="9"/>
  </w:num>
  <w:num w:numId="17">
    <w:abstractNumId w:val="37"/>
    <w:lvlOverride w:ilvl="1">
      <w:lvl w:ilvl="1">
        <w:start w:val="1"/>
        <w:numFmt w:val="decimal"/>
        <w:lvlText w:val="%1.%2."/>
        <w:lvlJc w:val="left"/>
        <w:pPr>
          <w:ind w:left="792" w:hanging="432"/>
        </w:pPr>
        <w:rPr>
          <w:color w:val="auto"/>
        </w:rPr>
      </w:lvl>
    </w:lvlOverride>
  </w:num>
  <w:num w:numId="18">
    <w:abstractNumId w:val="14"/>
  </w:num>
  <w:num w:numId="19">
    <w:abstractNumId w:val="23"/>
  </w:num>
  <w:num w:numId="20">
    <w:abstractNumId w:val="31"/>
  </w:num>
  <w:num w:numId="21">
    <w:abstractNumId w:val="6"/>
  </w:num>
  <w:num w:numId="22">
    <w:abstractNumId w:val="28"/>
  </w:num>
  <w:num w:numId="23">
    <w:abstractNumId w:val="36"/>
  </w:num>
  <w:num w:numId="24">
    <w:abstractNumId w:val="21"/>
  </w:num>
  <w:num w:numId="25">
    <w:abstractNumId w:val="29"/>
  </w:num>
  <w:num w:numId="26">
    <w:abstractNumId w:val="25"/>
  </w:num>
  <w:num w:numId="27">
    <w:abstractNumId w:val="32"/>
  </w:num>
  <w:num w:numId="28">
    <w:abstractNumId w:val="33"/>
  </w:num>
  <w:num w:numId="29">
    <w:abstractNumId w:val="1"/>
  </w:num>
  <w:num w:numId="30">
    <w:abstractNumId w:val="13"/>
  </w:num>
  <w:num w:numId="31">
    <w:abstractNumId w:val="12"/>
  </w:num>
  <w:num w:numId="32">
    <w:abstractNumId w:val="8"/>
  </w:num>
  <w:num w:numId="33">
    <w:abstractNumId w:val="39"/>
  </w:num>
  <w:num w:numId="34">
    <w:abstractNumId w:val="27"/>
  </w:num>
  <w:num w:numId="35">
    <w:abstractNumId w:val="18"/>
  </w:num>
  <w:num w:numId="36">
    <w:abstractNumId w:val="24"/>
  </w:num>
  <w:num w:numId="37">
    <w:abstractNumId w:val="15"/>
  </w:num>
  <w:num w:numId="38">
    <w:abstractNumId w:val="19"/>
  </w:num>
  <w:num w:numId="39">
    <w:abstractNumId w:val="17"/>
  </w:num>
  <w:num w:numId="40">
    <w:abstractNumId w:val="5"/>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3MjY1MDQyNDQwNDFW0lEKTi0uzszPAykwrAUANtfP7ywAAAA="/>
  </w:docVars>
  <w:rsids>
    <w:rsidRoot w:val="00A85271"/>
    <w:rsid w:val="000022E1"/>
    <w:rsid w:val="00005D4D"/>
    <w:rsid w:val="00011B7F"/>
    <w:rsid w:val="0001258E"/>
    <w:rsid w:val="00015794"/>
    <w:rsid w:val="00020366"/>
    <w:rsid w:val="00020986"/>
    <w:rsid w:val="00022C35"/>
    <w:rsid w:val="00022E0E"/>
    <w:rsid w:val="00022FC3"/>
    <w:rsid w:val="00023728"/>
    <w:rsid w:val="0002494C"/>
    <w:rsid w:val="00024B57"/>
    <w:rsid w:val="000260B5"/>
    <w:rsid w:val="000267DD"/>
    <w:rsid w:val="0002735E"/>
    <w:rsid w:val="00030A02"/>
    <w:rsid w:val="000329D8"/>
    <w:rsid w:val="0003367F"/>
    <w:rsid w:val="00033BCD"/>
    <w:rsid w:val="00034FE3"/>
    <w:rsid w:val="00036033"/>
    <w:rsid w:val="0003712F"/>
    <w:rsid w:val="00040157"/>
    <w:rsid w:val="000408C0"/>
    <w:rsid w:val="0004156A"/>
    <w:rsid w:val="000462D0"/>
    <w:rsid w:val="00052723"/>
    <w:rsid w:val="00052C17"/>
    <w:rsid w:val="00053931"/>
    <w:rsid w:val="0005493A"/>
    <w:rsid w:val="00056B3E"/>
    <w:rsid w:val="00060C94"/>
    <w:rsid w:val="00060ECD"/>
    <w:rsid w:val="000611BF"/>
    <w:rsid w:val="000613BC"/>
    <w:rsid w:val="0006182B"/>
    <w:rsid w:val="00062CAC"/>
    <w:rsid w:val="00065AF9"/>
    <w:rsid w:val="0006615A"/>
    <w:rsid w:val="000674A0"/>
    <w:rsid w:val="00067DB8"/>
    <w:rsid w:val="00071855"/>
    <w:rsid w:val="00071C49"/>
    <w:rsid w:val="00072909"/>
    <w:rsid w:val="00072A2C"/>
    <w:rsid w:val="00074C96"/>
    <w:rsid w:val="00075317"/>
    <w:rsid w:val="0008395A"/>
    <w:rsid w:val="00083CBC"/>
    <w:rsid w:val="00083F5E"/>
    <w:rsid w:val="00084052"/>
    <w:rsid w:val="00084160"/>
    <w:rsid w:val="0008497D"/>
    <w:rsid w:val="00086B2B"/>
    <w:rsid w:val="000871BC"/>
    <w:rsid w:val="00091998"/>
    <w:rsid w:val="00091D28"/>
    <w:rsid w:val="00091EFC"/>
    <w:rsid w:val="0009421F"/>
    <w:rsid w:val="00094C76"/>
    <w:rsid w:val="00095AED"/>
    <w:rsid w:val="00095B70"/>
    <w:rsid w:val="00097443"/>
    <w:rsid w:val="000A3E25"/>
    <w:rsid w:val="000A6479"/>
    <w:rsid w:val="000A64FF"/>
    <w:rsid w:val="000A7425"/>
    <w:rsid w:val="000A7BFB"/>
    <w:rsid w:val="000B17B7"/>
    <w:rsid w:val="000B3349"/>
    <w:rsid w:val="000B3C5A"/>
    <w:rsid w:val="000C035E"/>
    <w:rsid w:val="000C09A4"/>
    <w:rsid w:val="000C6F85"/>
    <w:rsid w:val="000C788B"/>
    <w:rsid w:val="000D17A0"/>
    <w:rsid w:val="000D44F6"/>
    <w:rsid w:val="000D780F"/>
    <w:rsid w:val="000E1253"/>
    <w:rsid w:val="000E339B"/>
    <w:rsid w:val="000E503A"/>
    <w:rsid w:val="000E59A0"/>
    <w:rsid w:val="000E5AE2"/>
    <w:rsid w:val="000F1474"/>
    <w:rsid w:val="000F733A"/>
    <w:rsid w:val="000F73E1"/>
    <w:rsid w:val="001004AE"/>
    <w:rsid w:val="00100C53"/>
    <w:rsid w:val="00100D57"/>
    <w:rsid w:val="001011C8"/>
    <w:rsid w:val="00101D40"/>
    <w:rsid w:val="0010565B"/>
    <w:rsid w:val="00107B2B"/>
    <w:rsid w:val="00110584"/>
    <w:rsid w:val="001117AE"/>
    <w:rsid w:val="001119E5"/>
    <w:rsid w:val="00112557"/>
    <w:rsid w:val="00112D32"/>
    <w:rsid w:val="00113DF1"/>
    <w:rsid w:val="00114239"/>
    <w:rsid w:val="0011458A"/>
    <w:rsid w:val="00115D83"/>
    <w:rsid w:val="001160A8"/>
    <w:rsid w:val="0012038C"/>
    <w:rsid w:val="001219BC"/>
    <w:rsid w:val="00121C54"/>
    <w:rsid w:val="00121C66"/>
    <w:rsid w:val="00122922"/>
    <w:rsid w:val="00124652"/>
    <w:rsid w:val="001310AB"/>
    <w:rsid w:val="00136189"/>
    <w:rsid w:val="001369F2"/>
    <w:rsid w:val="001376FE"/>
    <w:rsid w:val="001400C9"/>
    <w:rsid w:val="00142DD4"/>
    <w:rsid w:val="00144EFE"/>
    <w:rsid w:val="0014640B"/>
    <w:rsid w:val="001510C0"/>
    <w:rsid w:val="001546A4"/>
    <w:rsid w:val="00154848"/>
    <w:rsid w:val="0015724B"/>
    <w:rsid w:val="0016027C"/>
    <w:rsid w:val="00164198"/>
    <w:rsid w:val="0016423D"/>
    <w:rsid w:val="001717ED"/>
    <w:rsid w:val="00176BD5"/>
    <w:rsid w:val="001807BD"/>
    <w:rsid w:val="00183680"/>
    <w:rsid w:val="0018396C"/>
    <w:rsid w:val="00183B70"/>
    <w:rsid w:val="0018471D"/>
    <w:rsid w:val="00185633"/>
    <w:rsid w:val="00193226"/>
    <w:rsid w:val="00196317"/>
    <w:rsid w:val="00196B93"/>
    <w:rsid w:val="001A0F87"/>
    <w:rsid w:val="001A1DD8"/>
    <w:rsid w:val="001A30E9"/>
    <w:rsid w:val="001A3ADF"/>
    <w:rsid w:val="001A6940"/>
    <w:rsid w:val="001B06E3"/>
    <w:rsid w:val="001B0CB7"/>
    <w:rsid w:val="001B3133"/>
    <w:rsid w:val="001B3F62"/>
    <w:rsid w:val="001B4135"/>
    <w:rsid w:val="001B494C"/>
    <w:rsid w:val="001B514F"/>
    <w:rsid w:val="001B58CF"/>
    <w:rsid w:val="001B6907"/>
    <w:rsid w:val="001B69EC"/>
    <w:rsid w:val="001C0E7A"/>
    <w:rsid w:val="001C1345"/>
    <w:rsid w:val="001C2105"/>
    <w:rsid w:val="001C5F4B"/>
    <w:rsid w:val="001C6BD8"/>
    <w:rsid w:val="001D19C9"/>
    <w:rsid w:val="001D2C7E"/>
    <w:rsid w:val="001D2EE6"/>
    <w:rsid w:val="001D59E1"/>
    <w:rsid w:val="001D60E7"/>
    <w:rsid w:val="001D7D39"/>
    <w:rsid w:val="001E0F8B"/>
    <w:rsid w:val="001E1CB4"/>
    <w:rsid w:val="001E1E5F"/>
    <w:rsid w:val="001E2883"/>
    <w:rsid w:val="001E3296"/>
    <w:rsid w:val="001E3D97"/>
    <w:rsid w:val="001E3F11"/>
    <w:rsid w:val="001E455F"/>
    <w:rsid w:val="001E5FF9"/>
    <w:rsid w:val="001E63EE"/>
    <w:rsid w:val="001F0F3C"/>
    <w:rsid w:val="001F4361"/>
    <w:rsid w:val="001F440A"/>
    <w:rsid w:val="001F5479"/>
    <w:rsid w:val="001F637A"/>
    <w:rsid w:val="001F6E77"/>
    <w:rsid w:val="002010D6"/>
    <w:rsid w:val="002027A5"/>
    <w:rsid w:val="00203736"/>
    <w:rsid w:val="00203C1D"/>
    <w:rsid w:val="002042B9"/>
    <w:rsid w:val="002048D5"/>
    <w:rsid w:val="0020583D"/>
    <w:rsid w:val="002058ED"/>
    <w:rsid w:val="002060A4"/>
    <w:rsid w:val="002067AB"/>
    <w:rsid w:val="00207587"/>
    <w:rsid w:val="0021094C"/>
    <w:rsid w:val="00210D33"/>
    <w:rsid w:val="0021117C"/>
    <w:rsid w:val="0021173C"/>
    <w:rsid w:val="00216C1F"/>
    <w:rsid w:val="00217BD4"/>
    <w:rsid w:val="00221B0E"/>
    <w:rsid w:val="00221D08"/>
    <w:rsid w:val="002224AD"/>
    <w:rsid w:val="00223724"/>
    <w:rsid w:val="002258BD"/>
    <w:rsid w:val="00227A2A"/>
    <w:rsid w:val="00227E39"/>
    <w:rsid w:val="0023311C"/>
    <w:rsid w:val="002354A1"/>
    <w:rsid w:val="00235B15"/>
    <w:rsid w:val="00236D55"/>
    <w:rsid w:val="00240948"/>
    <w:rsid w:val="00241878"/>
    <w:rsid w:val="00241915"/>
    <w:rsid w:val="002459C2"/>
    <w:rsid w:val="0025029C"/>
    <w:rsid w:val="002522BF"/>
    <w:rsid w:val="0025507A"/>
    <w:rsid w:val="0025553E"/>
    <w:rsid w:val="00255E9A"/>
    <w:rsid w:val="00256042"/>
    <w:rsid w:val="0025645B"/>
    <w:rsid w:val="00260D6F"/>
    <w:rsid w:val="002627CE"/>
    <w:rsid w:val="002649A7"/>
    <w:rsid w:val="00264AAA"/>
    <w:rsid w:val="00275861"/>
    <w:rsid w:val="002758AB"/>
    <w:rsid w:val="00275AD8"/>
    <w:rsid w:val="00282F36"/>
    <w:rsid w:val="002835C0"/>
    <w:rsid w:val="0028706B"/>
    <w:rsid w:val="00290616"/>
    <w:rsid w:val="00293E2C"/>
    <w:rsid w:val="0029472A"/>
    <w:rsid w:val="002A01BF"/>
    <w:rsid w:val="002A2685"/>
    <w:rsid w:val="002A461D"/>
    <w:rsid w:val="002A5129"/>
    <w:rsid w:val="002A549E"/>
    <w:rsid w:val="002B17C4"/>
    <w:rsid w:val="002B27F1"/>
    <w:rsid w:val="002B36B6"/>
    <w:rsid w:val="002B482E"/>
    <w:rsid w:val="002B603B"/>
    <w:rsid w:val="002B75C6"/>
    <w:rsid w:val="002C1209"/>
    <w:rsid w:val="002C1F0E"/>
    <w:rsid w:val="002C581A"/>
    <w:rsid w:val="002C592C"/>
    <w:rsid w:val="002D1803"/>
    <w:rsid w:val="002D487D"/>
    <w:rsid w:val="002E1803"/>
    <w:rsid w:val="002E55E5"/>
    <w:rsid w:val="002E5BD1"/>
    <w:rsid w:val="002E5D43"/>
    <w:rsid w:val="002E66AA"/>
    <w:rsid w:val="002E746F"/>
    <w:rsid w:val="002E75B9"/>
    <w:rsid w:val="002E7716"/>
    <w:rsid w:val="002F0614"/>
    <w:rsid w:val="002F1600"/>
    <w:rsid w:val="002F2D73"/>
    <w:rsid w:val="002F3028"/>
    <w:rsid w:val="002F40C6"/>
    <w:rsid w:val="002F5009"/>
    <w:rsid w:val="002F6B36"/>
    <w:rsid w:val="002F7720"/>
    <w:rsid w:val="00301DBE"/>
    <w:rsid w:val="003064E7"/>
    <w:rsid w:val="00311310"/>
    <w:rsid w:val="00312290"/>
    <w:rsid w:val="00313A5D"/>
    <w:rsid w:val="0031438E"/>
    <w:rsid w:val="00315014"/>
    <w:rsid w:val="003153BB"/>
    <w:rsid w:val="0031661B"/>
    <w:rsid w:val="00321408"/>
    <w:rsid w:val="003220A7"/>
    <w:rsid w:val="003305E9"/>
    <w:rsid w:val="00334DB2"/>
    <w:rsid w:val="00335A3F"/>
    <w:rsid w:val="0033670E"/>
    <w:rsid w:val="00336E24"/>
    <w:rsid w:val="0033717A"/>
    <w:rsid w:val="0034130D"/>
    <w:rsid w:val="00341811"/>
    <w:rsid w:val="00342151"/>
    <w:rsid w:val="003421E5"/>
    <w:rsid w:val="00343327"/>
    <w:rsid w:val="00346564"/>
    <w:rsid w:val="003516A9"/>
    <w:rsid w:val="003516D7"/>
    <w:rsid w:val="003537CF"/>
    <w:rsid w:val="0035494B"/>
    <w:rsid w:val="0035520A"/>
    <w:rsid w:val="00356C91"/>
    <w:rsid w:val="0035770E"/>
    <w:rsid w:val="00357C35"/>
    <w:rsid w:val="00360FC4"/>
    <w:rsid w:val="00361F41"/>
    <w:rsid w:val="00366554"/>
    <w:rsid w:val="00366BB8"/>
    <w:rsid w:val="003700F2"/>
    <w:rsid w:val="00370CF2"/>
    <w:rsid w:val="003713AF"/>
    <w:rsid w:val="00372332"/>
    <w:rsid w:val="003728A4"/>
    <w:rsid w:val="00372E52"/>
    <w:rsid w:val="00375A3B"/>
    <w:rsid w:val="00375F54"/>
    <w:rsid w:val="00376203"/>
    <w:rsid w:val="00377453"/>
    <w:rsid w:val="00377556"/>
    <w:rsid w:val="003775C1"/>
    <w:rsid w:val="0037786A"/>
    <w:rsid w:val="00380032"/>
    <w:rsid w:val="003803B4"/>
    <w:rsid w:val="00381E2B"/>
    <w:rsid w:val="00382FC9"/>
    <w:rsid w:val="003838E1"/>
    <w:rsid w:val="00384634"/>
    <w:rsid w:val="00386592"/>
    <w:rsid w:val="0039137C"/>
    <w:rsid w:val="00392198"/>
    <w:rsid w:val="00392984"/>
    <w:rsid w:val="003935F0"/>
    <w:rsid w:val="00393904"/>
    <w:rsid w:val="00393F79"/>
    <w:rsid w:val="00394358"/>
    <w:rsid w:val="0039750B"/>
    <w:rsid w:val="003A1A1C"/>
    <w:rsid w:val="003A1EDA"/>
    <w:rsid w:val="003A2E01"/>
    <w:rsid w:val="003A3559"/>
    <w:rsid w:val="003A3F01"/>
    <w:rsid w:val="003A49B6"/>
    <w:rsid w:val="003B12F4"/>
    <w:rsid w:val="003B381A"/>
    <w:rsid w:val="003B683C"/>
    <w:rsid w:val="003B794C"/>
    <w:rsid w:val="003C207F"/>
    <w:rsid w:val="003C22D2"/>
    <w:rsid w:val="003C4F3B"/>
    <w:rsid w:val="003C5504"/>
    <w:rsid w:val="003C567A"/>
    <w:rsid w:val="003D001B"/>
    <w:rsid w:val="003D0A75"/>
    <w:rsid w:val="003D0E39"/>
    <w:rsid w:val="003D129C"/>
    <w:rsid w:val="003D15D5"/>
    <w:rsid w:val="003D1D1A"/>
    <w:rsid w:val="003D39B1"/>
    <w:rsid w:val="003D59CB"/>
    <w:rsid w:val="003E0661"/>
    <w:rsid w:val="003E1FA3"/>
    <w:rsid w:val="003E252F"/>
    <w:rsid w:val="003E39CE"/>
    <w:rsid w:val="003E5055"/>
    <w:rsid w:val="003E5915"/>
    <w:rsid w:val="003E5E72"/>
    <w:rsid w:val="003E63A7"/>
    <w:rsid w:val="003E6BE1"/>
    <w:rsid w:val="003E7793"/>
    <w:rsid w:val="003F11B6"/>
    <w:rsid w:val="003F33DB"/>
    <w:rsid w:val="003F3EE9"/>
    <w:rsid w:val="003F4276"/>
    <w:rsid w:val="003F439B"/>
    <w:rsid w:val="003F4A41"/>
    <w:rsid w:val="003F4AD8"/>
    <w:rsid w:val="003F55BB"/>
    <w:rsid w:val="003F59C3"/>
    <w:rsid w:val="004000EA"/>
    <w:rsid w:val="00400325"/>
    <w:rsid w:val="00402675"/>
    <w:rsid w:val="004027C1"/>
    <w:rsid w:val="004117BC"/>
    <w:rsid w:val="00413BD2"/>
    <w:rsid w:val="004143E8"/>
    <w:rsid w:val="00414ED4"/>
    <w:rsid w:val="00416627"/>
    <w:rsid w:val="004203CA"/>
    <w:rsid w:val="004206A1"/>
    <w:rsid w:val="004221C0"/>
    <w:rsid w:val="00427DBB"/>
    <w:rsid w:val="00430FBA"/>
    <w:rsid w:val="00431FA1"/>
    <w:rsid w:val="00433D52"/>
    <w:rsid w:val="004366FB"/>
    <w:rsid w:val="0044061B"/>
    <w:rsid w:val="004438EB"/>
    <w:rsid w:val="004447AA"/>
    <w:rsid w:val="00444F41"/>
    <w:rsid w:val="00444FD1"/>
    <w:rsid w:val="00447D36"/>
    <w:rsid w:val="00447ECA"/>
    <w:rsid w:val="004507DC"/>
    <w:rsid w:val="00450BB1"/>
    <w:rsid w:val="00451EB7"/>
    <w:rsid w:val="004529B3"/>
    <w:rsid w:val="00457305"/>
    <w:rsid w:val="004575CF"/>
    <w:rsid w:val="0045794C"/>
    <w:rsid w:val="00457E27"/>
    <w:rsid w:val="0046250F"/>
    <w:rsid w:val="00462FC3"/>
    <w:rsid w:val="00463548"/>
    <w:rsid w:val="00464976"/>
    <w:rsid w:val="00472962"/>
    <w:rsid w:val="00472B20"/>
    <w:rsid w:val="00474521"/>
    <w:rsid w:val="004757B0"/>
    <w:rsid w:val="004779B6"/>
    <w:rsid w:val="004812E0"/>
    <w:rsid w:val="00481F56"/>
    <w:rsid w:val="004843C8"/>
    <w:rsid w:val="004871D9"/>
    <w:rsid w:val="004913FB"/>
    <w:rsid w:val="0049425B"/>
    <w:rsid w:val="00494288"/>
    <w:rsid w:val="00494EA8"/>
    <w:rsid w:val="004952BF"/>
    <w:rsid w:val="00495676"/>
    <w:rsid w:val="00496158"/>
    <w:rsid w:val="004974F8"/>
    <w:rsid w:val="004A37BB"/>
    <w:rsid w:val="004A40A3"/>
    <w:rsid w:val="004A4E05"/>
    <w:rsid w:val="004B073D"/>
    <w:rsid w:val="004B0868"/>
    <w:rsid w:val="004B087A"/>
    <w:rsid w:val="004B197F"/>
    <w:rsid w:val="004B3E37"/>
    <w:rsid w:val="004B6DE0"/>
    <w:rsid w:val="004B71BC"/>
    <w:rsid w:val="004B78CF"/>
    <w:rsid w:val="004C0083"/>
    <w:rsid w:val="004C3222"/>
    <w:rsid w:val="004C3B0D"/>
    <w:rsid w:val="004C4A3C"/>
    <w:rsid w:val="004C6878"/>
    <w:rsid w:val="004D1ABB"/>
    <w:rsid w:val="004D3F3D"/>
    <w:rsid w:val="004D6212"/>
    <w:rsid w:val="004D71F6"/>
    <w:rsid w:val="004E0178"/>
    <w:rsid w:val="004E0606"/>
    <w:rsid w:val="004E0D7F"/>
    <w:rsid w:val="004E13A9"/>
    <w:rsid w:val="004E167F"/>
    <w:rsid w:val="004E177E"/>
    <w:rsid w:val="004E19B3"/>
    <w:rsid w:val="004E3E9A"/>
    <w:rsid w:val="004E4627"/>
    <w:rsid w:val="004E50D2"/>
    <w:rsid w:val="004E6AD6"/>
    <w:rsid w:val="004F0948"/>
    <w:rsid w:val="004F26C3"/>
    <w:rsid w:val="004F6D95"/>
    <w:rsid w:val="00501428"/>
    <w:rsid w:val="00501804"/>
    <w:rsid w:val="00501B0D"/>
    <w:rsid w:val="00505C9B"/>
    <w:rsid w:val="005070AE"/>
    <w:rsid w:val="0051142E"/>
    <w:rsid w:val="00511E76"/>
    <w:rsid w:val="00512179"/>
    <w:rsid w:val="005144FE"/>
    <w:rsid w:val="0051476C"/>
    <w:rsid w:val="005167B6"/>
    <w:rsid w:val="005178DA"/>
    <w:rsid w:val="00521069"/>
    <w:rsid w:val="00522BB1"/>
    <w:rsid w:val="005237CA"/>
    <w:rsid w:val="00533957"/>
    <w:rsid w:val="0053430B"/>
    <w:rsid w:val="00536F5E"/>
    <w:rsid w:val="005405FA"/>
    <w:rsid w:val="00540767"/>
    <w:rsid w:val="00542051"/>
    <w:rsid w:val="005452F9"/>
    <w:rsid w:val="00545405"/>
    <w:rsid w:val="00546983"/>
    <w:rsid w:val="00546ED3"/>
    <w:rsid w:val="00546F4E"/>
    <w:rsid w:val="005504AE"/>
    <w:rsid w:val="0055182E"/>
    <w:rsid w:val="005555F0"/>
    <w:rsid w:val="005570DE"/>
    <w:rsid w:val="00557AF3"/>
    <w:rsid w:val="00560415"/>
    <w:rsid w:val="00562198"/>
    <w:rsid w:val="0056229D"/>
    <w:rsid w:val="00562683"/>
    <w:rsid w:val="00567B6A"/>
    <w:rsid w:val="005700EA"/>
    <w:rsid w:val="00570ACE"/>
    <w:rsid w:val="00570E2A"/>
    <w:rsid w:val="00571B69"/>
    <w:rsid w:val="005727BC"/>
    <w:rsid w:val="00572C82"/>
    <w:rsid w:val="005743A8"/>
    <w:rsid w:val="00574BBD"/>
    <w:rsid w:val="00575E75"/>
    <w:rsid w:val="00585F1D"/>
    <w:rsid w:val="00587211"/>
    <w:rsid w:val="005921BA"/>
    <w:rsid w:val="00592C05"/>
    <w:rsid w:val="00593650"/>
    <w:rsid w:val="00594C71"/>
    <w:rsid w:val="00596AA0"/>
    <w:rsid w:val="005A038D"/>
    <w:rsid w:val="005A2DE4"/>
    <w:rsid w:val="005A4A31"/>
    <w:rsid w:val="005B0993"/>
    <w:rsid w:val="005B0CB4"/>
    <w:rsid w:val="005B0ED9"/>
    <w:rsid w:val="005B2488"/>
    <w:rsid w:val="005C2B78"/>
    <w:rsid w:val="005C62C8"/>
    <w:rsid w:val="005D00C6"/>
    <w:rsid w:val="005D0B19"/>
    <w:rsid w:val="005D0B49"/>
    <w:rsid w:val="005D1124"/>
    <w:rsid w:val="005D3B2E"/>
    <w:rsid w:val="005D4122"/>
    <w:rsid w:val="005D4AB0"/>
    <w:rsid w:val="005D59F5"/>
    <w:rsid w:val="005E2F84"/>
    <w:rsid w:val="005E3999"/>
    <w:rsid w:val="005E4EFF"/>
    <w:rsid w:val="005E4F42"/>
    <w:rsid w:val="005E53A2"/>
    <w:rsid w:val="005E7705"/>
    <w:rsid w:val="005E77BD"/>
    <w:rsid w:val="005E7A67"/>
    <w:rsid w:val="005F0B2A"/>
    <w:rsid w:val="005F0CB8"/>
    <w:rsid w:val="005F105F"/>
    <w:rsid w:val="005F1E69"/>
    <w:rsid w:val="005F23FF"/>
    <w:rsid w:val="005F369D"/>
    <w:rsid w:val="005F4063"/>
    <w:rsid w:val="005F463C"/>
    <w:rsid w:val="005F4B5F"/>
    <w:rsid w:val="005F4D7B"/>
    <w:rsid w:val="005F5925"/>
    <w:rsid w:val="00600059"/>
    <w:rsid w:val="00602C6F"/>
    <w:rsid w:val="00602E0B"/>
    <w:rsid w:val="00602FC2"/>
    <w:rsid w:val="00603B2B"/>
    <w:rsid w:val="00604824"/>
    <w:rsid w:val="00604EA9"/>
    <w:rsid w:val="006052B0"/>
    <w:rsid w:val="006112AD"/>
    <w:rsid w:val="0061187C"/>
    <w:rsid w:val="00617367"/>
    <w:rsid w:val="00620C08"/>
    <w:rsid w:val="00623653"/>
    <w:rsid w:val="00623B00"/>
    <w:rsid w:val="00625353"/>
    <w:rsid w:val="0062553A"/>
    <w:rsid w:val="00625BDD"/>
    <w:rsid w:val="0062633B"/>
    <w:rsid w:val="00626630"/>
    <w:rsid w:val="00626A2C"/>
    <w:rsid w:val="00627626"/>
    <w:rsid w:val="0063054F"/>
    <w:rsid w:val="00631645"/>
    <w:rsid w:val="00632394"/>
    <w:rsid w:val="00632A09"/>
    <w:rsid w:val="00633171"/>
    <w:rsid w:val="00633437"/>
    <w:rsid w:val="00635EF2"/>
    <w:rsid w:val="006441ED"/>
    <w:rsid w:val="00644341"/>
    <w:rsid w:val="0064462A"/>
    <w:rsid w:val="00645029"/>
    <w:rsid w:val="00645712"/>
    <w:rsid w:val="00645E31"/>
    <w:rsid w:val="00651829"/>
    <w:rsid w:val="00651FA7"/>
    <w:rsid w:val="00653C83"/>
    <w:rsid w:val="00656C1D"/>
    <w:rsid w:val="00660D03"/>
    <w:rsid w:val="006626B3"/>
    <w:rsid w:val="00662CE8"/>
    <w:rsid w:val="006644D5"/>
    <w:rsid w:val="006652F7"/>
    <w:rsid w:val="00670EBE"/>
    <w:rsid w:val="0067387E"/>
    <w:rsid w:val="006902C9"/>
    <w:rsid w:val="00690688"/>
    <w:rsid w:val="00691531"/>
    <w:rsid w:val="00692463"/>
    <w:rsid w:val="00692BDC"/>
    <w:rsid w:val="006A1118"/>
    <w:rsid w:val="006A14C8"/>
    <w:rsid w:val="006A3547"/>
    <w:rsid w:val="006A4256"/>
    <w:rsid w:val="006A4C09"/>
    <w:rsid w:val="006A7302"/>
    <w:rsid w:val="006A7CA5"/>
    <w:rsid w:val="006B58E9"/>
    <w:rsid w:val="006B5FEC"/>
    <w:rsid w:val="006B60D4"/>
    <w:rsid w:val="006B6884"/>
    <w:rsid w:val="006B71D0"/>
    <w:rsid w:val="006B7D3F"/>
    <w:rsid w:val="006C21CD"/>
    <w:rsid w:val="006C2E98"/>
    <w:rsid w:val="006C4A6F"/>
    <w:rsid w:val="006C59E3"/>
    <w:rsid w:val="006D2A29"/>
    <w:rsid w:val="006D423E"/>
    <w:rsid w:val="006D4B1A"/>
    <w:rsid w:val="006E00C2"/>
    <w:rsid w:val="006E452D"/>
    <w:rsid w:val="006E4567"/>
    <w:rsid w:val="006E649B"/>
    <w:rsid w:val="006E72BD"/>
    <w:rsid w:val="006F06C0"/>
    <w:rsid w:val="006F1D74"/>
    <w:rsid w:val="006F2A97"/>
    <w:rsid w:val="006F38E3"/>
    <w:rsid w:val="006F6634"/>
    <w:rsid w:val="006F6A30"/>
    <w:rsid w:val="006F753F"/>
    <w:rsid w:val="006F793A"/>
    <w:rsid w:val="007015F1"/>
    <w:rsid w:val="007028F3"/>
    <w:rsid w:val="00702AFA"/>
    <w:rsid w:val="00705739"/>
    <w:rsid w:val="007117FE"/>
    <w:rsid w:val="0071196A"/>
    <w:rsid w:val="00711E0C"/>
    <w:rsid w:val="0071241E"/>
    <w:rsid w:val="00713847"/>
    <w:rsid w:val="00713E44"/>
    <w:rsid w:val="007153DE"/>
    <w:rsid w:val="007165BE"/>
    <w:rsid w:val="0071740B"/>
    <w:rsid w:val="00720882"/>
    <w:rsid w:val="00721B77"/>
    <w:rsid w:val="007234A4"/>
    <w:rsid w:val="00723758"/>
    <w:rsid w:val="00726143"/>
    <w:rsid w:val="007262B3"/>
    <w:rsid w:val="007272CE"/>
    <w:rsid w:val="00727354"/>
    <w:rsid w:val="007307D7"/>
    <w:rsid w:val="00730A8C"/>
    <w:rsid w:val="00735A65"/>
    <w:rsid w:val="00740691"/>
    <w:rsid w:val="007424F3"/>
    <w:rsid w:val="00742618"/>
    <w:rsid w:val="00742734"/>
    <w:rsid w:val="00743955"/>
    <w:rsid w:val="00743A2F"/>
    <w:rsid w:val="0074437E"/>
    <w:rsid w:val="00744E94"/>
    <w:rsid w:val="00745129"/>
    <w:rsid w:val="00750DCC"/>
    <w:rsid w:val="00755433"/>
    <w:rsid w:val="00756720"/>
    <w:rsid w:val="00756A92"/>
    <w:rsid w:val="007575E6"/>
    <w:rsid w:val="0075788A"/>
    <w:rsid w:val="0076080A"/>
    <w:rsid w:val="007644E9"/>
    <w:rsid w:val="00766256"/>
    <w:rsid w:val="00766BE4"/>
    <w:rsid w:val="00767410"/>
    <w:rsid w:val="00767507"/>
    <w:rsid w:val="007716FD"/>
    <w:rsid w:val="00772402"/>
    <w:rsid w:val="00776A13"/>
    <w:rsid w:val="007772C8"/>
    <w:rsid w:val="00777D48"/>
    <w:rsid w:val="0078246F"/>
    <w:rsid w:val="007872A2"/>
    <w:rsid w:val="007926D8"/>
    <w:rsid w:val="007934C9"/>
    <w:rsid w:val="007950BD"/>
    <w:rsid w:val="007950C8"/>
    <w:rsid w:val="00797125"/>
    <w:rsid w:val="007979E2"/>
    <w:rsid w:val="00797CB7"/>
    <w:rsid w:val="00797DF6"/>
    <w:rsid w:val="007A2372"/>
    <w:rsid w:val="007A5185"/>
    <w:rsid w:val="007A5913"/>
    <w:rsid w:val="007A7928"/>
    <w:rsid w:val="007B0448"/>
    <w:rsid w:val="007B1C22"/>
    <w:rsid w:val="007B4B7C"/>
    <w:rsid w:val="007B68A4"/>
    <w:rsid w:val="007B722E"/>
    <w:rsid w:val="007B7DA8"/>
    <w:rsid w:val="007C19A3"/>
    <w:rsid w:val="007C247E"/>
    <w:rsid w:val="007C288E"/>
    <w:rsid w:val="007C3DA4"/>
    <w:rsid w:val="007C4BAB"/>
    <w:rsid w:val="007C5A34"/>
    <w:rsid w:val="007C6564"/>
    <w:rsid w:val="007C698D"/>
    <w:rsid w:val="007D1EF2"/>
    <w:rsid w:val="007D4712"/>
    <w:rsid w:val="007D5264"/>
    <w:rsid w:val="007D585B"/>
    <w:rsid w:val="007D66BB"/>
    <w:rsid w:val="007D6D59"/>
    <w:rsid w:val="007E091D"/>
    <w:rsid w:val="007E2FFA"/>
    <w:rsid w:val="007F0364"/>
    <w:rsid w:val="007F0A2C"/>
    <w:rsid w:val="007F1304"/>
    <w:rsid w:val="007F4A7C"/>
    <w:rsid w:val="007F5754"/>
    <w:rsid w:val="007F6352"/>
    <w:rsid w:val="00800303"/>
    <w:rsid w:val="0080075E"/>
    <w:rsid w:val="00800E68"/>
    <w:rsid w:val="00800EB8"/>
    <w:rsid w:val="00803827"/>
    <w:rsid w:val="00805310"/>
    <w:rsid w:val="0080621E"/>
    <w:rsid w:val="00807A49"/>
    <w:rsid w:val="00811236"/>
    <w:rsid w:val="00812D84"/>
    <w:rsid w:val="0081355D"/>
    <w:rsid w:val="00813912"/>
    <w:rsid w:val="00813CA8"/>
    <w:rsid w:val="00813FA5"/>
    <w:rsid w:val="00814763"/>
    <w:rsid w:val="0081478B"/>
    <w:rsid w:val="0081509F"/>
    <w:rsid w:val="00815760"/>
    <w:rsid w:val="00816BBA"/>
    <w:rsid w:val="00817568"/>
    <w:rsid w:val="008218E3"/>
    <w:rsid w:val="008227FB"/>
    <w:rsid w:val="008233E2"/>
    <w:rsid w:val="00825526"/>
    <w:rsid w:val="00827009"/>
    <w:rsid w:val="00827C58"/>
    <w:rsid w:val="00831DF7"/>
    <w:rsid w:val="008336E2"/>
    <w:rsid w:val="00836653"/>
    <w:rsid w:val="008376F2"/>
    <w:rsid w:val="008410FB"/>
    <w:rsid w:val="00841A6C"/>
    <w:rsid w:val="00841B2F"/>
    <w:rsid w:val="00841CB8"/>
    <w:rsid w:val="00841E6C"/>
    <w:rsid w:val="00843348"/>
    <w:rsid w:val="00843A7E"/>
    <w:rsid w:val="00844576"/>
    <w:rsid w:val="008459B1"/>
    <w:rsid w:val="00845C56"/>
    <w:rsid w:val="00846781"/>
    <w:rsid w:val="00846B87"/>
    <w:rsid w:val="00847E24"/>
    <w:rsid w:val="00847E67"/>
    <w:rsid w:val="00851EF4"/>
    <w:rsid w:val="008524F0"/>
    <w:rsid w:val="008537F3"/>
    <w:rsid w:val="00855D69"/>
    <w:rsid w:val="00856FAF"/>
    <w:rsid w:val="00864495"/>
    <w:rsid w:val="00864F00"/>
    <w:rsid w:val="00865A9D"/>
    <w:rsid w:val="0086603D"/>
    <w:rsid w:val="008660D8"/>
    <w:rsid w:val="00870679"/>
    <w:rsid w:val="00871EAA"/>
    <w:rsid w:val="008751FF"/>
    <w:rsid w:val="00875428"/>
    <w:rsid w:val="00877BCE"/>
    <w:rsid w:val="00880080"/>
    <w:rsid w:val="00882B93"/>
    <w:rsid w:val="00882F4A"/>
    <w:rsid w:val="00887C26"/>
    <w:rsid w:val="00893582"/>
    <w:rsid w:val="00894640"/>
    <w:rsid w:val="00896349"/>
    <w:rsid w:val="008A3AAC"/>
    <w:rsid w:val="008A4107"/>
    <w:rsid w:val="008A6993"/>
    <w:rsid w:val="008B5436"/>
    <w:rsid w:val="008B7D17"/>
    <w:rsid w:val="008C0826"/>
    <w:rsid w:val="008C0D59"/>
    <w:rsid w:val="008C21D6"/>
    <w:rsid w:val="008C21F0"/>
    <w:rsid w:val="008C3D33"/>
    <w:rsid w:val="008C7FCD"/>
    <w:rsid w:val="008D1732"/>
    <w:rsid w:val="008D47FF"/>
    <w:rsid w:val="008D58F0"/>
    <w:rsid w:val="008D6257"/>
    <w:rsid w:val="008D784A"/>
    <w:rsid w:val="008E0797"/>
    <w:rsid w:val="008E07BE"/>
    <w:rsid w:val="008E0B18"/>
    <w:rsid w:val="008E279A"/>
    <w:rsid w:val="008E27F7"/>
    <w:rsid w:val="008E53FD"/>
    <w:rsid w:val="008E5C0D"/>
    <w:rsid w:val="008E610C"/>
    <w:rsid w:val="008E6212"/>
    <w:rsid w:val="008E674A"/>
    <w:rsid w:val="008E76E5"/>
    <w:rsid w:val="008F141E"/>
    <w:rsid w:val="008F176C"/>
    <w:rsid w:val="008F2D1F"/>
    <w:rsid w:val="008F37CB"/>
    <w:rsid w:val="008F4095"/>
    <w:rsid w:val="008F6894"/>
    <w:rsid w:val="0090049D"/>
    <w:rsid w:val="00903901"/>
    <w:rsid w:val="0090393C"/>
    <w:rsid w:val="00904703"/>
    <w:rsid w:val="0091031C"/>
    <w:rsid w:val="009135D2"/>
    <w:rsid w:val="00913E2A"/>
    <w:rsid w:val="0091407D"/>
    <w:rsid w:val="00917BF0"/>
    <w:rsid w:val="00920064"/>
    <w:rsid w:val="009225FC"/>
    <w:rsid w:val="009239B7"/>
    <w:rsid w:val="009248A6"/>
    <w:rsid w:val="0092523F"/>
    <w:rsid w:val="0092738E"/>
    <w:rsid w:val="009275F3"/>
    <w:rsid w:val="00930E9C"/>
    <w:rsid w:val="00932EFE"/>
    <w:rsid w:val="009342C3"/>
    <w:rsid w:val="00935303"/>
    <w:rsid w:val="009361FB"/>
    <w:rsid w:val="00936364"/>
    <w:rsid w:val="0093713A"/>
    <w:rsid w:val="00937839"/>
    <w:rsid w:val="00940952"/>
    <w:rsid w:val="00940977"/>
    <w:rsid w:val="0094348F"/>
    <w:rsid w:val="00943B20"/>
    <w:rsid w:val="009447DE"/>
    <w:rsid w:val="0094628F"/>
    <w:rsid w:val="0094642A"/>
    <w:rsid w:val="009465F1"/>
    <w:rsid w:val="0094668B"/>
    <w:rsid w:val="00947279"/>
    <w:rsid w:val="00950497"/>
    <w:rsid w:val="00950FCB"/>
    <w:rsid w:val="00951199"/>
    <w:rsid w:val="00951B31"/>
    <w:rsid w:val="00953AE7"/>
    <w:rsid w:val="00953F52"/>
    <w:rsid w:val="00955544"/>
    <w:rsid w:val="0095662E"/>
    <w:rsid w:val="00957073"/>
    <w:rsid w:val="00957A0D"/>
    <w:rsid w:val="00957C8E"/>
    <w:rsid w:val="0096195B"/>
    <w:rsid w:val="0096360C"/>
    <w:rsid w:val="00964438"/>
    <w:rsid w:val="00965786"/>
    <w:rsid w:val="00966389"/>
    <w:rsid w:val="009707C7"/>
    <w:rsid w:val="009763A6"/>
    <w:rsid w:val="00976936"/>
    <w:rsid w:val="0097700D"/>
    <w:rsid w:val="00985C5A"/>
    <w:rsid w:val="009863A9"/>
    <w:rsid w:val="00986A8C"/>
    <w:rsid w:val="0098772B"/>
    <w:rsid w:val="0099040A"/>
    <w:rsid w:val="00990A21"/>
    <w:rsid w:val="00993168"/>
    <w:rsid w:val="009954BD"/>
    <w:rsid w:val="009975B9"/>
    <w:rsid w:val="009A1459"/>
    <w:rsid w:val="009A22CD"/>
    <w:rsid w:val="009A34B4"/>
    <w:rsid w:val="009A3F63"/>
    <w:rsid w:val="009A56CB"/>
    <w:rsid w:val="009A74DC"/>
    <w:rsid w:val="009A75EF"/>
    <w:rsid w:val="009B1639"/>
    <w:rsid w:val="009B248D"/>
    <w:rsid w:val="009B24A3"/>
    <w:rsid w:val="009B30C1"/>
    <w:rsid w:val="009B6B9F"/>
    <w:rsid w:val="009B764B"/>
    <w:rsid w:val="009C071F"/>
    <w:rsid w:val="009C2BD8"/>
    <w:rsid w:val="009C4A28"/>
    <w:rsid w:val="009C516E"/>
    <w:rsid w:val="009C58E9"/>
    <w:rsid w:val="009D16B2"/>
    <w:rsid w:val="009D1AC5"/>
    <w:rsid w:val="009D2B1D"/>
    <w:rsid w:val="009D62FB"/>
    <w:rsid w:val="009D656C"/>
    <w:rsid w:val="009E1544"/>
    <w:rsid w:val="009E5435"/>
    <w:rsid w:val="009F68BA"/>
    <w:rsid w:val="009F73FC"/>
    <w:rsid w:val="00A0082F"/>
    <w:rsid w:val="00A00C05"/>
    <w:rsid w:val="00A017F6"/>
    <w:rsid w:val="00A020DA"/>
    <w:rsid w:val="00A0332C"/>
    <w:rsid w:val="00A05909"/>
    <w:rsid w:val="00A05EE9"/>
    <w:rsid w:val="00A07289"/>
    <w:rsid w:val="00A11A43"/>
    <w:rsid w:val="00A11D39"/>
    <w:rsid w:val="00A11FF0"/>
    <w:rsid w:val="00A12115"/>
    <w:rsid w:val="00A13A91"/>
    <w:rsid w:val="00A13EFA"/>
    <w:rsid w:val="00A14A9F"/>
    <w:rsid w:val="00A17470"/>
    <w:rsid w:val="00A248CF"/>
    <w:rsid w:val="00A26241"/>
    <w:rsid w:val="00A26A34"/>
    <w:rsid w:val="00A31FEA"/>
    <w:rsid w:val="00A32A1D"/>
    <w:rsid w:val="00A3643E"/>
    <w:rsid w:val="00A402CB"/>
    <w:rsid w:val="00A40E89"/>
    <w:rsid w:val="00A4278C"/>
    <w:rsid w:val="00A442F5"/>
    <w:rsid w:val="00A45BCD"/>
    <w:rsid w:val="00A46464"/>
    <w:rsid w:val="00A466EA"/>
    <w:rsid w:val="00A50CF3"/>
    <w:rsid w:val="00A51272"/>
    <w:rsid w:val="00A56505"/>
    <w:rsid w:val="00A57DBE"/>
    <w:rsid w:val="00A61D1A"/>
    <w:rsid w:val="00A64765"/>
    <w:rsid w:val="00A64CFE"/>
    <w:rsid w:val="00A65B11"/>
    <w:rsid w:val="00A65BCA"/>
    <w:rsid w:val="00A665CB"/>
    <w:rsid w:val="00A669BC"/>
    <w:rsid w:val="00A66FF4"/>
    <w:rsid w:val="00A7166F"/>
    <w:rsid w:val="00A72DDF"/>
    <w:rsid w:val="00A734FD"/>
    <w:rsid w:val="00A73F1D"/>
    <w:rsid w:val="00A746A2"/>
    <w:rsid w:val="00A74CFB"/>
    <w:rsid w:val="00A7647E"/>
    <w:rsid w:val="00A77224"/>
    <w:rsid w:val="00A7795B"/>
    <w:rsid w:val="00A80949"/>
    <w:rsid w:val="00A83ECD"/>
    <w:rsid w:val="00A83FE0"/>
    <w:rsid w:val="00A85271"/>
    <w:rsid w:val="00A90616"/>
    <w:rsid w:val="00A95B02"/>
    <w:rsid w:val="00AA133F"/>
    <w:rsid w:val="00AA1EAB"/>
    <w:rsid w:val="00AA2574"/>
    <w:rsid w:val="00AA2BDA"/>
    <w:rsid w:val="00AA78AB"/>
    <w:rsid w:val="00AB3378"/>
    <w:rsid w:val="00AC117A"/>
    <w:rsid w:val="00AC23C2"/>
    <w:rsid w:val="00AC382F"/>
    <w:rsid w:val="00AC52B3"/>
    <w:rsid w:val="00AD04C1"/>
    <w:rsid w:val="00AD17AF"/>
    <w:rsid w:val="00AD47A9"/>
    <w:rsid w:val="00AD6092"/>
    <w:rsid w:val="00AD60E3"/>
    <w:rsid w:val="00AD65FA"/>
    <w:rsid w:val="00AE116C"/>
    <w:rsid w:val="00AE2A23"/>
    <w:rsid w:val="00AE30B1"/>
    <w:rsid w:val="00AE5396"/>
    <w:rsid w:val="00AE5975"/>
    <w:rsid w:val="00AE5AEE"/>
    <w:rsid w:val="00AE610B"/>
    <w:rsid w:val="00AE74B1"/>
    <w:rsid w:val="00AF0251"/>
    <w:rsid w:val="00AF241F"/>
    <w:rsid w:val="00AF6622"/>
    <w:rsid w:val="00B00F19"/>
    <w:rsid w:val="00B02083"/>
    <w:rsid w:val="00B100FF"/>
    <w:rsid w:val="00B10274"/>
    <w:rsid w:val="00B10ACB"/>
    <w:rsid w:val="00B12992"/>
    <w:rsid w:val="00B1623C"/>
    <w:rsid w:val="00B164B9"/>
    <w:rsid w:val="00B2261E"/>
    <w:rsid w:val="00B266B8"/>
    <w:rsid w:val="00B3095F"/>
    <w:rsid w:val="00B345E1"/>
    <w:rsid w:val="00B365D1"/>
    <w:rsid w:val="00B36C4E"/>
    <w:rsid w:val="00B37263"/>
    <w:rsid w:val="00B37EF4"/>
    <w:rsid w:val="00B43D88"/>
    <w:rsid w:val="00B450C2"/>
    <w:rsid w:val="00B47476"/>
    <w:rsid w:val="00B50300"/>
    <w:rsid w:val="00B50F11"/>
    <w:rsid w:val="00B513B1"/>
    <w:rsid w:val="00B527A9"/>
    <w:rsid w:val="00B529E6"/>
    <w:rsid w:val="00B530C5"/>
    <w:rsid w:val="00B53162"/>
    <w:rsid w:val="00B53362"/>
    <w:rsid w:val="00B57DA6"/>
    <w:rsid w:val="00B61591"/>
    <w:rsid w:val="00B62859"/>
    <w:rsid w:val="00B6542C"/>
    <w:rsid w:val="00B67984"/>
    <w:rsid w:val="00B7158D"/>
    <w:rsid w:val="00B7288E"/>
    <w:rsid w:val="00B7310D"/>
    <w:rsid w:val="00B731A5"/>
    <w:rsid w:val="00B7766D"/>
    <w:rsid w:val="00B77778"/>
    <w:rsid w:val="00B80251"/>
    <w:rsid w:val="00B8402F"/>
    <w:rsid w:val="00B85168"/>
    <w:rsid w:val="00B85598"/>
    <w:rsid w:val="00B85E6E"/>
    <w:rsid w:val="00B878C5"/>
    <w:rsid w:val="00B908AB"/>
    <w:rsid w:val="00B91C29"/>
    <w:rsid w:val="00B947BE"/>
    <w:rsid w:val="00BA52BF"/>
    <w:rsid w:val="00BB0716"/>
    <w:rsid w:val="00BB38C5"/>
    <w:rsid w:val="00BB58F7"/>
    <w:rsid w:val="00BC2143"/>
    <w:rsid w:val="00BC2DBE"/>
    <w:rsid w:val="00BC4E96"/>
    <w:rsid w:val="00BC5A38"/>
    <w:rsid w:val="00BC6337"/>
    <w:rsid w:val="00BD4A55"/>
    <w:rsid w:val="00BD4B38"/>
    <w:rsid w:val="00BE01FB"/>
    <w:rsid w:val="00BE38AB"/>
    <w:rsid w:val="00BE50BE"/>
    <w:rsid w:val="00BE51B8"/>
    <w:rsid w:val="00BF0E23"/>
    <w:rsid w:val="00BF11C8"/>
    <w:rsid w:val="00BF4A9C"/>
    <w:rsid w:val="00BF4C40"/>
    <w:rsid w:val="00BF4E21"/>
    <w:rsid w:val="00C0086D"/>
    <w:rsid w:val="00C008C5"/>
    <w:rsid w:val="00C0538D"/>
    <w:rsid w:val="00C07E57"/>
    <w:rsid w:val="00C1048F"/>
    <w:rsid w:val="00C13955"/>
    <w:rsid w:val="00C16230"/>
    <w:rsid w:val="00C21C55"/>
    <w:rsid w:val="00C22B63"/>
    <w:rsid w:val="00C2348B"/>
    <w:rsid w:val="00C311C3"/>
    <w:rsid w:val="00C313A4"/>
    <w:rsid w:val="00C33939"/>
    <w:rsid w:val="00C33B14"/>
    <w:rsid w:val="00C34446"/>
    <w:rsid w:val="00C414A1"/>
    <w:rsid w:val="00C46B00"/>
    <w:rsid w:val="00C52A06"/>
    <w:rsid w:val="00C53382"/>
    <w:rsid w:val="00C5363E"/>
    <w:rsid w:val="00C550F1"/>
    <w:rsid w:val="00C5620A"/>
    <w:rsid w:val="00C56A1E"/>
    <w:rsid w:val="00C63628"/>
    <w:rsid w:val="00C63CB5"/>
    <w:rsid w:val="00C642AC"/>
    <w:rsid w:val="00C65983"/>
    <w:rsid w:val="00C66972"/>
    <w:rsid w:val="00C71F86"/>
    <w:rsid w:val="00C71FDB"/>
    <w:rsid w:val="00C76510"/>
    <w:rsid w:val="00C76931"/>
    <w:rsid w:val="00C76C97"/>
    <w:rsid w:val="00C82C3E"/>
    <w:rsid w:val="00C83B89"/>
    <w:rsid w:val="00C84029"/>
    <w:rsid w:val="00C84D57"/>
    <w:rsid w:val="00C93D71"/>
    <w:rsid w:val="00C94BDE"/>
    <w:rsid w:val="00C95B0E"/>
    <w:rsid w:val="00C96E6E"/>
    <w:rsid w:val="00C976DD"/>
    <w:rsid w:val="00CA1484"/>
    <w:rsid w:val="00CA1D21"/>
    <w:rsid w:val="00CA2617"/>
    <w:rsid w:val="00CA28FC"/>
    <w:rsid w:val="00CA471B"/>
    <w:rsid w:val="00CA4AD6"/>
    <w:rsid w:val="00CA607C"/>
    <w:rsid w:val="00CA69B4"/>
    <w:rsid w:val="00CA6CC4"/>
    <w:rsid w:val="00CB3504"/>
    <w:rsid w:val="00CB70C3"/>
    <w:rsid w:val="00CB7939"/>
    <w:rsid w:val="00CC018D"/>
    <w:rsid w:val="00CC4C8D"/>
    <w:rsid w:val="00CC7B9D"/>
    <w:rsid w:val="00CD0D9D"/>
    <w:rsid w:val="00CD1B91"/>
    <w:rsid w:val="00CD23F4"/>
    <w:rsid w:val="00CD3AAE"/>
    <w:rsid w:val="00CD491F"/>
    <w:rsid w:val="00CD5F19"/>
    <w:rsid w:val="00CD6D21"/>
    <w:rsid w:val="00CE2AFE"/>
    <w:rsid w:val="00CE2B86"/>
    <w:rsid w:val="00CE2CAD"/>
    <w:rsid w:val="00CE642C"/>
    <w:rsid w:val="00CE642F"/>
    <w:rsid w:val="00CF1DB9"/>
    <w:rsid w:val="00CF2899"/>
    <w:rsid w:val="00CF36ED"/>
    <w:rsid w:val="00CF5FA4"/>
    <w:rsid w:val="00CF6184"/>
    <w:rsid w:val="00CF6B7F"/>
    <w:rsid w:val="00CF7434"/>
    <w:rsid w:val="00CF77DE"/>
    <w:rsid w:val="00D01007"/>
    <w:rsid w:val="00D01BD0"/>
    <w:rsid w:val="00D01E31"/>
    <w:rsid w:val="00D021B0"/>
    <w:rsid w:val="00D02731"/>
    <w:rsid w:val="00D05658"/>
    <w:rsid w:val="00D05B57"/>
    <w:rsid w:val="00D0744E"/>
    <w:rsid w:val="00D07AE9"/>
    <w:rsid w:val="00D1143F"/>
    <w:rsid w:val="00D11622"/>
    <w:rsid w:val="00D13290"/>
    <w:rsid w:val="00D135EE"/>
    <w:rsid w:val="00D14279"/>
    <w:rsid w:val="00D1473E"/>
    <w:rsid w:val="00D17CAB"/>
    <w:rsid w:val="00D20202"/>
    <w:rsid w:val="00D20CAD"/>
    <w:rsid w:val="00D21440"/>
    <w:rsid w:val="00D2178D"/>
    <w:rsid w:val="00D229D0"/>
    <w:rsid w:val="00D23CA4"/>
    <w:rsid w:val="00D2425A"/>
    <w:rsid w:val="00D25433"/>
    <w:rsid w:val="00D274D2"/>
    <w:rsid w:val="00D27CAE"/>
    <w:rsid w:val="00D32091"/>
    <w:rsid w:val="00D3366E"/>
    <w:rsid w:val="00D33712"/>
    <w:rsid w:val="00D338C6"/>
    <w:rsid w:val="00D35754"/>
    <w:rsid w:val="00D40B6D"/>
    <w:rsid w:val="00D41F5C"/>
    <w:rsid w:val="00D4207C"/>
    <w:rsid w:val="00D44106"/>
    <w:rsid w:val="00D441CC"/>
    <w:rsid w:val="00D458AB"/>
    <w:rsid w:val="00D46FB3"/>
    <w:rsid w:val="00D47008"/>
    <w:rsid w:val="00D528E8"/>
    <w:rsid w:val="00D52F38"/>
    <w:rsid w:val="00D552A8"/>
    <w:rsid w:val="00D56010"/>
    <w:rsid w:val="00D575E3"/>
    <w:rsid w:val="00D61D7B"/>
    <w:rsid w:val="00D67F40"/>
    <w:rsid w:val="00D717FC"/>
    <w:rsid w:val="00D72B00"/>
    <w:rsid w:val="00D73D65"/>
    <w:rsid w:val="00D740E6"/>
    <w:rsid w:val="00D75080"/>
    <w:rsid w:val="00D80067"/>
    <w:rsid w:val="00D816D9"/>
    <w:rsid w:val="00D82DC2"/>
    <w:rsid w:val="00D84908"/>
    <w:rsid w:val="00D84F30"/>
    <w:rsid w:val="00D85FD3"/>
    <w:rsid w:val="00D87B6B"/>
    <w:rsid w:val="00D90C4E"/>
    <w:rsid w:val="00D9144F"/>
    <w:rsid w:val="00D915C5"/>
    <w:rsid w:val="00D93898"/>
    <w:rsid w:val="00D95344"/>
    <w:rsid w:val="00D97228"/>
    <w:rsid w:val="00D97742"/>
    <w:rsid w:val="00D97931"/>
    <w:rsid w:val="00D97EDA"/>
    <w:rsid w:val="00DA0A4C"/>
    <w:rsid w:val="00DA2562"/>
    <w:rsid w:val="00DA2A82"/>
    <w:rsid w:val="00DA44EF"/>
    <w:rsid w:val="00DA56EA"/>
    <w:rsid w:val="00DB0559"/>
    <w:rsid w:val="00DB311E"/>
    <w:rsid w:val="00DB3B90"/>
    <w:rsid w:val="00DB64E2"/>
    <w:rsid w:val="00DB6A37"/>
    <w:rsid w:val="00DB7A2B"/>
    <w:rsid w:val="00DC05B0"/>
    <w:rsid w:val="00DC0E02"/>
    <w:rsid w:val="00DC109B"/>
    <w:rsid w:val="00DC4674"/>
    <w:rsid w:val="00DC602B"/>
    <w:rsid w:val="00DC69D2"/>
    <w:rsid w:val="00DD08BD"/>
    <w:rsid w:val="00DD4DFF"/>
    <w:rsid w:val="00DD559D"/>
    <w:rsid w:val="00DD65C8"/>
    <w:rsid w:val="00DD7C7E"/>
    <w:rsid w:val="00DE4ED9"/>
    <w:rsid w:val="00DF0C72"/>
    <w:rsid w:val="00DF44B1"/>
    <w:rsid w:val="00DF5330"/>
    <w:rsid w:val="00E017A0"/>
    <w:rsid w:val="00E020CA"/>
    <w:rsid w:val="00E02342"/>
    <w:rsid w:val="00E048BC"/>
    <w:rsid w:val="00E04AC0"/>
    <w:rsid w:val="00E06613"/>
    <w:rsid w:val="00E10AF8"/>
    <w:rsid w:val="00E1219B"/>
    <w:rsid w:val="00E12D20"/>
    <w:rsid w:val="00E1571B"/>
    <w:rsid w:val="00E1687B"/>
    <w:rsid w:val="00E2469C"/>
    <w:rsid w:val="00E253EB"/>
    <w:rsid w:val="00E27319"/>
    <w:rsid w:val="00E32227"/>
    <w:rsid w:val="00E33459"/>
    <w:rsid w:val="00E3395F"/>
    <w:rsid w:val="00E33FFB"/>
    <w:rsid w:val="00E37DB4"/>
    <w:rsid w:val="00E37F58"/>
    <w:rsid w:val="00E407AC"/>
    <w:rsid w:val="00E4107E"/>
    <w:rsid w:val="00E42647"/>
    <w:rsid w:val="00E43677"/>
    <w:rsid w:val="00E44F01"/>
    <w:rsid w:val="00E46A4A"/>
    <w:rsid w:val="00E516B4"/>
    <w:rsid w:val="00E51D0B"/>
    <w:rsid w:val="00E53D9B"/>
    <w:rsid w:val="00E54282"/>
    <w:rsid w:val="00E549BC"/>
    <w:rsid w:val="00E54A39"/>
    <w:rsid w:val="00E54B03"/>
    <w:rsid w:val="00E54E70"/>
    <w:rsid w:val="00E56212"/>
    <w:rsid w:val="00E56922"/>
    <w:rsid w:val="00E56AE4"/>
    <w:rsid w:val="00E57786"/>
    <w:rsid w:val="00E579FC"/>
    <w:rsid w:val="00E618AB"/>
    <w:rsid w:val="00E61B92"/>
    <w:rsid w:val="00E63C2C"/>
    <w:rsid w:val="00E65D4A"/>
    <w:rsid w:val="00E66203"/>
    <w:rsid w:val="00E67184"/>
    <w:rsid w:val="00E67997"/>
    <w:rsid w:val="00E70E55"/>
    <w:rsid w:val="00E7110C"/>
    <w:rsid w:val="00E73FB3"/>
    <w:rsid w:val="00E776E9"/>
    <w:rsid w:val="00E83304"/>
    <w:rsid w:val="00E873F1"/>
    <w:rsid w:val="00E90E2B"/>
    <w:rsid w:val="00E9230B"/>
    <w:rsid w:val="00E92DA4"/>
    <w:rsid w:val="00E94F5F"/>
    <w:rsid w:val="00EA04F5"/>
    <w:rsid w:val="00EA3BF0"/>
    <w:rsid w:val="00EA3C0F"/>
    <w:rsid w:val="00EA571A"/>
    <w:rsid w:val="00EA65A4"/>
    <w:rsid w:val="00EA7433"/>
    <w:rsid w:val="00EA7A9D"/>
    <w:rsid w:val="00EB09F3"/>
    <w:rsid w:val="00EB1742"/>
    <w:rsid w:val="00EB59F9"/>
    <w:rsid w:val="00EC1C08"/>
    <w:rsid w:val="00EC6370"/>
    <w:rsid w:val="00EC673B"/>
    <w:rsid w:val="00EC68B6"/>
    <w:rsid w:val="00EC7387"/>
    <w:rsid w:val="00EC74F3"/>
    <w:rsid w:val="00ED640C"/>
    <w:rsid w:val="00ED6D96"/>
    <w:rsid w:val="00EE2CE4"/>
    <w:rsid w:val="00EE6753"/>
    <w:rsid w:val="00EE6BB3"/>
    <w:rsid w:val="00EF1C13"/>
    <w:rsid w:val="00EF1CEA"/>
    <w:rsid w:val="00EF742C"/>
    <w:rsid w:val="00EF778F"/>
    <w:rsid w:val="00F037A7"/>
    <w:rsid w:val="00F047E3"/>
    <w:rsid w:val="00F053FB"/>
    <w:rsid w:val="00F07411"/>
    <w:rsid w:val="00F07742"/>
    <w:rsid w:val="00F15CA9"/>
    <w:rsid w:val="00F1637C"/>
    <w:rsid w:val="00F227A8"/>
    <w:rsid w:val="00F25D0F"/>
    <w:rsid w:val="00F3022A"/>
    <w:rsid w:val="00F3115B"/>
    <w:rsid w:val="00F32512"/>
    <w:rsid w:val="00F329A1"/>
    <w:rsid w:val="00F34BEE"/>
    <w:rsid w:val="00F36E7B"/>
    <w:rsid w:val="00F419A6"/>
    <w:rsid w:val="00F4214F"/>
    <w:rsid w:val="00F43F7B"/>
    <w:rsid w:val="00F47AA3"/>
    <w:rsid w:val="00F50414"/>
    <w:rsid w:val="00F5545B"/>
    <w:rsid w:val="00F5699E"/>
    <w:rsid w:val="00F56D95"/>
    <w:rsid w:val="00F574FC"/>
    <w:rsid w:val="00F6466A"/>
    <w:rsid w:val="00F6515D"/>
    <w:rsid w:val="00F6633D"/>
    <w:rsid w:val="00F6779D"/>
    <w:rsid w:val="00F70CB8"/>
    <w:rsid w:val="00F72E1B"/>
    <w:rsid w:val="00F73F7C"/>
    <w:rsid w:val="00F747AE"/>
    <w:rsid w:val="00F76189"/>
    <w:rsid w:val="00F76FD6"/>
    <w:rsid w:val="00F8099A"/>
    <w:rsid w:val="00F81CBD"/>
    <w:rsid w:val="00F82302"/>
    <w:rsid w:val="00F84901"/>
    <w:rsid w:val="00F853E9"/>
    <w:rsid w:val="00F9219F"/>
    <w:rsid w:val="00F96D9E"/>
    <w:rsid w:val="00FA156C"/>
    <w:rsid w:val="00FA19F6"/>
    <w:rsid w:val="00FA288C"/>
    <w:rsid w:val="00FA3B06"/>
    <w:rsid w:val="00FA3D08"/>
    <w:rsid w:val="00FA4688"/>
    <w:rsid w:val="00FA7208"/>
    <w:rsid w:val="00FB3636"/>
    <w:rsid w:val="00FB5476"/>
    <w:rsid w:val="00FC0CAE"/>
    <w:rsid w:val="00FC14F4"/>
    <w:rsid w:val="00FC1C15"/>
    <w:rsid w:val="00FC5954"/>
    <w:rsid w:val="00FD2435"/>
    <w:rsid w:val="00FD2F4A"/>
    <w:rsid w:val="00FD2FF0"/>
    <w:rsid w:val="00FD4A5F"/>
    <w:rsid w:val="00FD538D"/>
    <w:rsid w:val="00FD7713"/>
    <w:rsid w:val="00FE031E"/>
    <w:rsid w:val="00FE59D3"/>
    <w:rsid w:val="00FE6A6A"/>
    <w:rsid w:val="00FE6D3C"/>
    <w:rsid w:val="00FF0CD1"/>
    <w:rsid w:val="00FF1219"/>
    <w:rsid w:val="00FF216F"/>
    <w:rsid w:val="00FF2D37"/>
    <w:rsid w:val="00FF47EF"/>
    <w:rsid w:val="00FF4B7E"/>
    <w:rsid w:val="00FF511F"/>
    <w:rsid w:val="00FF6069"/>
    <w:rsid w:val="00FF74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ED8104"/>
  <w15:chartTrackingRefBased/>
  <w15:docId w15:val="{6245E0C7-974D-419A-B56D-174C2A7B0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2C6F"/>
    <w:pPr>
      <w:keepNext/>
      <w:keepLines/>
      <w:spacing w:before="360" w:after="80"/>
      <w:outlineLvl w:val="0"/>
    </w:pPr>
    <w:rPr>
      <w:rFonts w:ascii="Times New Roman" w:eastAsiaTheme="majorEastAsia" w:hAnsi="Times New Roman" w:cstheme="majorBidi"/>
      <w:color w:val="000000" w:themeColor="text1"/>
      <w:sz w:val="40"/>
      <w:szCs w:val="40"/>
    </w:rPr>
  </w:style>
  <w:style w:type="paragraph" w:styleId="Heading2">
    <w:name w:val="heading 2"/>
    <w:basedOn w:val="Normal"/>
    <w:next w:val="Normal"/>
    <w:link w:val="Heading2Char"/>
    <w:uiPriority w:val="9"/>
    <w:unhideWhenUsed/>
    <w:qFormat/>
    <w:rsid w:val="007A2372"/>
    <w:pPr>
      <w:keepNext/>
      <w:keepLines/>
      <w:spacing w:before="160" w:after="80"/>
      <w:outlineLvl w:val="1"/>
    </w:pPr>
    <w:rPr>
      <w:rFonts w:ascii="Times New Roman" w:eastAsiaTheme="majorEastAsia" w:hAnsi="Times New Roman" w:cstheme="majorBidi"/>
      <w:i/>
      <w:sz w:val="36"/>
      <w:szCs w:val="32"/>
      <w:u w:val="single"/>
    </w:rPr>
  </w:style>
  <w:style w:type="paragraph" w:styleId="Heading3">
    <w:name w:val="heading 3"/>
    <w:basedOn w:val="Normal"/>
    <w:next w:val="Normal"/>
    <w:link w:val="Heading3Char"/>
    <w:uiPriority w:val="9"/>
    <w:unhideWhenUsed/>
    <w:qFormat/>
    <w:rsid w:val="003C207F"/>
    <w:pPr>
      <w:keepNext/>
      <w:keepLines/>
      <w:spacing w:before="160" w:after="80"/>
      <w:ind w:left="720"/>
      <w:outlineLvl w:val="2"/>
    </w:pPr>
    <w:rPr>
      <w:rFonts w:ascii="Times New Roman" w:eastAsiaTheme="majorEastAsia" w:hAnsi="Times New Roman" w:cstheme="majorBidi"/>
      <w:sz w:val="32"/>
      <w:szCs w:val="28"/>
    </w:rPr>
  </w:style>
  <w:style w:type="paragraph" w:styleId="Heading4">
    <w:name w:val="heading 4"/>
    <w:basedOn w:val="Normal"/>
    <w:next w:val="Normal"/>
    <w:link w:val="Heading4Char"/>
    <w:uiPriority w:val="9"/>
    <w:semiHidden/>
    <w:unhideWhenUsed/>
    <w:qFormat/>
    <w:rsid w:val="00210D33"/>
    <w:pPr>
      <w:keepNext/>
      <w:keepLines/>
      <w:spacing w:before="80" w:after="40"/>
      <w:outlineLvl w:val="3"/>
    </w:pPr>
    <w:rPr>
      <w:rFonts w:ascii="Times New Roman" w:eastAsiaTheme="majorEastAsia" w:hAnsi="Times New Roman" w:cstheme="majorBidi"/>
      <w:i/>
      <w:iCs/>
      <w:sz w:val="32"/>
    </w:rPr>
  </w:style>
  <w:style w:type="paragraph" w:styleId="Heading5">
    <w:name w:val="heading 5"/>
    <w:basedOn w:val="Normal"/>
    <w:next w:val="Normal"/>
    <w:link w:val="Heading5Char"/>
    <w:uiPriority w:val="9"/>
    <w:semiHidden/>
    <w:unhideWhenUsed/>
    <w:qFormat/>
    <w:rsid w:val="00A852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52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52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52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52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2C6F"/>
    <w:rPr>
      <w:rFonts w:ascii="Times New Roman" w:eastAsiaTheme="majorEastAsia" w:hAnsi="Times New Roman" w:cstheme="majorBidi"/>
      <w:color w:val="000000" w:themeColor="text1"/>
      <w:sz w:val="40"/>
      <w:szCs w:val="40"/>
    </w:rPr>
  </w:style>
  <w:style w:type="character" w:customStyle="1" w:styleId="Heading2Char">
    <w:name w:val="Heading 2 Char"/>
    <w:basedOn w:val="DefaultParagraphFont"/>
    <w:link w:val="Heading2"/>
    <w:uiPriority w:val="9"/>
    <w:rsid w:val="007A2372"/>
    <w:rPr>
      <w:rFonts w:ascii="Times New Roman" w:eastAsiaTheme="majorEastAsia" w:hAnsi="Times New Roman" w:cstheme="majorBidi"/>
      <w:i/>
      <w:sz w:val="36"/>
      <w:szCs w:val="32"/>
      <w:u w:val="single"/>
    </w:rPr>
  </w:style>
  <w:style w:type="character" w:customStyle="1" w:styleId="Heading3Char">
    <w:name w:val="Heading 3 Char"/>
    <w:basedOn w:val="DefaultParagraphFont"/>
    <w:link w:val="Heading3"/>
    <w:uiPriority w:val="9"/>
    <w:rsid w:val="003C207F"/>
    <w:rPr>
      <w:rFonts w:ascii="Times New Roman" w:eastAsiaTheme="majorEastAsia" w:hAnsi="Times New Roman" w:cstheme="majorBidi"/>
      <w:sz w:val="32"/>
      <w:szCs w:val="28"/>
    </w:rPr>
  </w:style>
  <w:style w:type="character" w:customStyle="1" w:styleId="Heading4Char">
    <w:name w:val="Heading 4 Char"/>
    <w:basedOn w:val="DefaultParagraphFont"/>
    <w:link w:val="Heading4"/>
    <w:uiPriority w:val="9"/>
    <w:semiHidden/>
    <w:rsid w:val="00210D33"/>
    <w:rPr>
      <w:rFonts w:ascii="Times New Roman" w:eastAsiaTheme="majorEastAsia" w:hAnsi="Times New Roman" w:cstheme="majorBidi"/>
      <w:i/>
      <w:iCs/>
      <w:sz w:val="32"/>
    </w:rPr>
  </w:style>
  <w:style w:type="character" w:customStyle="1" w:styleId="Heading5Char">
    <w:name w:val="Heading 5 Char"/>
    <w:basedOn w:val="DefaultParagraphFont"/>
    <w:link w:val="Heading5"/>
    <w:uiPriority w:val="9"/>
    <w:semiHidden/>
    <w:rsid w:val="00A852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52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52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52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5271"/>
    <w:rPr>
      <w:rFonts w:eastAsiaTheme="majorEastAsia" w:cstheme="majorBidi"/>
      <w:color w:val="272727" w:themeColor="text1" w:themeTint="D8"/>
    </w:rPr>
  </w:style>
  <w:style w:type="paragraph" w:styleId="Title">
    <w:name w:val="Title"/>
    <w:basedOn w:val="Normal"/>
    <w:next w:val="Normal"/>
    <w:link w:val="TitleChar"/>
    <w:uiPriority w:val="10"/>
    <w:qFormat/>
    <w:rsid w:val="00A852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2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52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52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5271"/>
    <w:pPr>
      <w:spacing w:before="160"/>
      <w:jc w:val="center"/>
    </w:pPr>
    <w:rPr>
      <w:i/>
      <w:iCs/>
      <w:color w:val="404040" w:themeColor="text1" w:themeTint="BF"/>
    </w:rPr>
  </w:style>
  <w:style w:type="character" w:customStyle="1" w:styleId="QuoteChar">
    <w:name w:val="Quote Char"/>
    <w:basedOn w:val="DefaultParagraphFont"/>
    <w:link w:val="Quote"/>
    <w:uiPriority w:val="29"/>
    <w:rsid w:val="00A85271"/>
    <w:rPr>
      <w:i/>
      <w:iCs/>
      <w:color w:val="404040" w:themeColor="text1" w:themeTint="BF"/>
    </w:rPr>
  </w:style>
  <w:style w:type="paragraph" w:styleId="ListParagraph">
    <w:name w:val="List Paragraph"/>
    <w:basedOn w:val="Normal"/>
    <w:uiPriority w:val="34"/>
    <w:qFormat/>
    <w:rsid w:val="00A85271"/>
    <w:pPr>
      <w:ind w:left="720"/>
      <w:contextualSpacing/>
    </w:pPr>
  </w:style>
  <w:style w:type="character" w:styleId="IntenseEmphasis">
    <w:name w:val="Intense Emphasis"/>
    <w:basedOn w:val="DefaultParagraphFont"/>
    <w:uiPriority w:val="21"/>
    <w:qFormat/>
    <w:rsid w:val="00A85271"/>
    <w:rPr>
      <w:i/>
      <w:iCs/>
      <w:color w:val="0F4761" w:themeColor="accent1" w:themeShade="BF"/>
    </w:rPr>
  </w:style>
  <w:style w:type="paragraph" w:styleId="IntenseQuote">
    <w:name w:val="Intense Quote"/>
    <w:basedOn w:val="Normal"/>
    <w:next w:val="Normal"/>
    <w:link w:val="IntenseQuoteChar"/>
    <w:uiPriority w:val="30"/>
    <w:qFormat/>
    <w:rsid w:val="00A852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5271"/>
    <w:rPr>
      <w:i/>
      <w:iCs/>
      <w:color w:val="0F4761" w:themeColor="accent1" w:themeShade="BF"/>
    </w:rPr>
  </w:style>
  <w:style w:type="character" w:styleId="IntenseReference">
    <w:name w:val="Intense Reference"/>
    <w:basedOn w:val="DefaultParagraphFont"/>
    <w:uiPriority w:val="32"/>
    <w:qFormat/>
    <w:rsid w:val="00A85271"/>
    <w:rPr>
      <w:b/>
      <w:bCs/>
      <w:smallCaps/>
      <w:color w:val="0F4761" w:themeColor="accent1" w:themeShade="BF"/>
      <w:spacing w:val="5"/>
    </w:rPr>
  </w:style>
  <w:style w:type="paragraph" w:styleId="TOCHeading">
    <w:name w:val="TOC Heading"/>
    <w:basedOn w:val="Heading1"/>
    <w:next w:val="Normal"/>
    <w:uiPriority w:val="39"/>
    <w:unhideWhenUsed/>
    <w:qFormat/>
    <w:rsid w:val="00846781"/>
    <w:pPr>
      <w:spacing w:before="240" w:after="0"/>
      <w:outlineLvl w:val="9"/>
    </w:pPr>
    <w:rPr>
      <w:rFonts w:asciiTheme="majorHAnsi" w:hAnsiTheme="majorHAnsi"/>
      <w:kern w:val="0"/>
      <w:sz w:val="32"/>
      <w:szCs w:val="32"/>
      <w:lang w:val="en-US"/>
      <w14:ligatures w14:val="none"/>
    </w:rPr>
  </w:style>
  <w:style w:type="paragraph" w:styleId="TOC1">
    <w:name w:val="toc 1"/>
    <w:basedOn w:val="Normal"/>
    <w:next w:val="Normal"/>
    <w:autoRedefine/>
    <w:uiPriority w:val="39"/>
    <w:unhideWhenUsed/>
    <w:rsid w:val="00846781"/>
    <w:pPr>
      <w:spacing w:after="100"/>
    </w:pPr>
  </w:style>
  <w:style w:type="character" w:styleId="Hyperlink">
    <w:name w:val="Hyperlink"/>
    <w:basedOn w:val="DefaultParagraphFont"/>
    <w:uiPriority w:val="99"/>
    <w:unhideWhenUsed/>
    <w:rsid w:val="00846781"/>
    <w:rPr>
      <w:color w:val="467886" w:themeColor="hyperlink"/>
      <w:u w:val="single"/>
    </w:rPr>
  </w:style>
  <w:style w:type="paragraph" w:styleId="Header">
    <w:name w:val="header"/>
    <w:basedOn w:val="Normal"/>
    <w:link w:val="HeaderChar"/>
    <w:uiPriority w:val="99"/>
    <w:unhideWhenUsed/>
    <w:rsid w:val="008467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6781"/>
  </w:style>
  <w:style w:type="paragraph" w:styleId="Footer">
    <w:name w:val="footer"/>
    <w:basedOn w:val="Normal"/>
    <w:link w:val="FooterChar"/>
    <w:uiPriority w:val="99"/>
    <w:unhideWhenUsed/>
    <w:rsid w:val="008467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781"/>
  </w:style>
  <w:style w:type="paragraph" w:styleId="TOC2">
    <w:name w:val="toc 2"/>
    <w:basedOn w:val="Normal"/>
    <w:next w:val="Normal"/>
    <w:autoRedefine/>
    <w:uiPriority w:val="39"/>
    <w:unhideWhenUsed/>
    <w:rsid w:val="00E3395F"/>
    <w:pPr>
      <w:tabs>
        <w:tab w:val="left" w:pos="960"/>
        <w:tab w:val="right" w:leader="dot" w:pos="9016"/>
      </w:tabs>
      <w:spacing w:after="100"/>
      <w:ind w:left="993" w:hanging="851"/>
    </w:pPr>
    <w:rPr>
      <w:rFonts w:cs="Times New Roman"/>
      <w:i/>
      <w:noProof/>
    </w:rPr>
  </w:style>
  <w:style w:type="paragraph" w:styleId="TOC3">
    <w:name w:val="toc 3"/>
    <w:basedOn w:val="Normal"/>
    <w:next w:val="Normal"/>
    <w:autoRedefine/>
    <w:uiPriority w:val="39"/>
    <w:unhideWhenUsed/>
    <w:rsid w:val="006E4567"/>
    <w:pPr>
      <w:tabs>
        <w:tab w:val="right" w:leader="dot" w:pos="9016"/>
      </w:tabs>
      <w:spacing w:after="100"/>
      <w:ind w:left="709"/>
    </w:pPr>
  </w:style>
  <w:style w:type="character" w:styleId="UnresolvedMention">
    <w:name w:val="Unresolved Mention"/>
    <w:basedOn w:val="DefaultParagraphFont"/>
    <w:uiPriority w:val="99"/>
    <w:semiHidden/>
    <w:unhideWhenUsed/>
    <w:rsid w:val="00B53362"/>
    <w:rPr>
      <w:color w:val="605E5C"/>
      <w:shd w:val="clear" w:color="auto" w:fill="E1DFDD"/>
    </w:rPr>
  </w:style>
  <w:style w:type="paragraph" w:styleId="Revision">
    <w:name w:val="Revision"/>
    <w:hidden/>
    <w:uiPriority w:val="99"/>
    <w:semiHidden/>
    <w:rsid w:val="002D1803"/>
    <w:pPr>
      <w:spacing w:after="0" w:line="240" w:lineRule="auto"/>
    </w:pPr>
  </w:style>
  <w:style w:type="character" w:styleId="CommentReference">
    <w:name w:val="annotation reference"/>
    <w:basedOn w:val="DefaultParagraphFont"/>
    <w:uiPriority w:val="99"/>
    <w:semiHidden/>
    <w:unhideWhenUsed/>
    <w:rsid w:val="00B7766D"/>
    <w:rPr>
      <w:sz w:val="16"/>
      <w:szCs w:val="16"/>
    </w:rPr>
  </w:style>
  <w:style w:type="paragraph" w:styleId="CommentText">
    <w:name w:val="annotation text"/>
    <w:basedOn w:val="Normal"/>
    <w:link w:val="CommentTextChar"/>
    <w:uiPriority w:val="99"/>
    <w:unhideWhenUsed/>
    <w:rsid w:val="00B7766D"/>
    <w:pPr>
      <w:spacing w:line="240" w:lineRule="auto"/>
    </w:pPr>
    <w:rPr>
      <w:sz w:val="20"/>
      <w:szCs w:val="20"/>
    </w:rPr>
  </w:style>
  <w:style w:type="character" w:customStyle="1" w:styleId="CommentTextChar">
    <w:name w:val="Comment Text Char"/>
    <w:basedOn w:val="DefaultParagraphFont"/>
    <w:link w:val="CommentText"/>
    <w:uiPriority w:val="99"/>
    <w:rsid w:val="00B7766D"/>
    <w:rPr>
      <w:sz w:val="20"/>
      <w:szCs w:val="20"/>
    </w:rPr>
  </w:style>
  <w:style w:type="paragraph" w:styleId="CommentSubject">
    <w:name w:val="annotation subject"/>
    <w:basedOn w:val="CommentText"/>
    <w:next w:val="CommentText"/>
    <w:link w:val="CommentSubjectChar"/>
    <w:uiPriority w:val="99"/>
    <w:semiHidden/>
    <w:unhideWhenUsed/>
    <w:rsid w:val="00B7766D"/>
    <w:rPr>
      <w:b/>
      <w:bCs/>
    </w:rPr>
  </w:style>
  <w:style w:type="character" w:customStyle="1" w:styleId="CommentSubjectChar">
    <w:name w:val="Comment Subject Char"/>
    <w:basedOn w:val="CommentTextChar"/>
    <w:link w:val="CommentSubject"/>
    <w:uiPriority w:val="99"/>
    <w:semiHidden/>
    <w:rsid w:val="00B7766D"/>
    <w:rPr>
      <w:b/>
      <w:bCs/>
      <w:sz w:val="20"/>
      <w:szCs w:val="20"/>
    </w:rPr>
  </w:style>
  <w:style w:type="table" w:styleId="TableGrid">
    <w:name w:val="Table Grid"/>
    <w:basedOn w:val="TableNormal"/>
    <w:uiPriority w:val="39"/>
    <w:rsid w:val="00CE2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1011C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
    <w:name w:val="Grid Table 1 Light"/>
    <w:basedOn w:val="TableNormal"/>
    <w:uiPriority w:val="46"/>
    <w:rsid w:val="001011C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011C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8772B"/>
    <w:rPr>
      <w:color w:val="666666"/>
    </w:rPr>
  </w:style>
  <w:style w:type="numbering" w:customStyle="1" w:styleId="Style1">
    <w:name w:val="Style1"/>
    <w:uiPriority w:val="99"/>
    <w:rsid w:val="0098772B"/>
    <w:pPr>
      <w:numPr>
        <w:numId w:val="18"/>
      </w:numPr>
    </w:pPr>
  </w:style>
  <w:style w:type="paragraph" w:customStyle="1" w:styleId="Heading33">
    <w:name w:val="Heading 33"/>
    <w:basedOn w:val="Normal"/>
    <w:link w:val="Heading33Char"/>
    <w:qFormat/>
    <w:rsid w:val="0098772B"/>
    <w:pPr>
      <w:spacing w:line="480" w:lineRule="auto"/>
      <w:ind w:left="720"/>
      <w:jc w:val="both"/>
    </w:pPr>
    <w:rPr>
      <w:rFonts w:ascii="Times New Roman" w:eastAsiaTheme="majorEastAsia" w:hAnsi="Times New Roman" w:cs="Times New Roman"/>
      <w:iCs/>
      <w:sz w:val="32"/>
      <w:szCs w:val="32"/>
    </w:rPr>
  </w:style>
  <w:style w:type="character" w:customStyle="1" w:styleId="Heading33Char">
    <w:name w:val="Heading 33 Char"/>
    <w:basedOn w:val="DefaultParagraphFont"/>
    <w:link w:val="Heading33"/>
    <w:rsid w:val="0098772B"/>
    <w:rPr>
      <w:rFonts w:ascii="Times New Roman" w:eastAsiaTheme="majorEastAsia" w:hAnsi="Times New Roman" w:cs="Times New Roman"/>
      <w:iCs/>
      <w:sz w:val="32"/>
      <w:szCs w:val="32"/>
    </w:rPr>
  </w:style>
  <w:style w:type="paragraph" w:customStyle="1" w:styleId="ChapterHeading">
    <w:name w:val="Chapter Heading"/>
    <w:basedOn w:val="Heading1"/>
    <w:link w:val="ChapterHeadingChar"/>
    <w:qFormat/>
    <w:rsid w:val="00FD7713"/>
    <w:pPr>
      <w:jc w:val="center"/>
    </w:pPr>
    <w:rPr>
      <w:rFonts w:cs="Times New Roman"/>
      <w:color w:val="auto"/>
      <w:sz w:val="52"/>
      <w:szCs w:val="52"/>
    </w:rPr>
  </w:style>
  <w:style w:type="character" w:customStyle="1" w:styleId="ChapterHeadingChar">
    <w:name w:val="Chapter Heading Char"/>
    <w:basedOn w:val="Heading1Char"/>
    <w:link w:val="ChapterHeading"/>
    <w:rsid w:val="00FD7713"/>
    <w:rPr>
      <w:rFonts w:ascii="Times New Roman" w:eastAsiaTheme="majorEastAsia" w:hAnsi="Times New Roman" w:cs="Times New Roman"/>
      <w:color w:val="000000" w:themeColor="text1"/>
      <w:sz w:val="52"/>
      <w:szCs w:val="52"/>
    </w:rPr>
  </w:style>
  <w:style w:type="character" w:customStyle="1" w:styleId="cf01">
    <w:name w:val="cf01"/>
    <w:basedOn w:val="DefaultParagraphFont"/>
    <w:rsid w:val="00E618AB"/>
    <w:rPr>
      <w:rFonts w:ascii="Segoe UI" w:hAnsi="Segoe UI" w:cs="Segoe UI" w:hint="default"/>
      <w:sz w:val="18"/>
      <w:szCs w:val="18"/>
    </w:rPr>
  </w:style>
  <w:style w:type="paragraph" w:styleId="TableofFigures">
    <w:name w:val="table of figures"/>
    <w:basedOn w:val="Normal"/>
    <w:next w:val="Normal"/>
    <w:uiPriority w:val="99"/>
    <w:unhideWhenUsed/>
    <w:rsid w:val="00CB70C3"/>
    <w:pPr>
      <w:spacing w:after="0"/>
    </w:pPr>
    <w:rPr>
      <w:rFonts w:ascii="Times New Roman" w:hAnsi="Times New Roman"/>
      <w:sz w:val="24"/>
    </w:rPr>
  </w:style>
  <w:style w:type="paragraph" w:customStyle="1" w:styleId="FigureHeading">
    <w:name w:val="Figure Heading"/>
    <w:basedOn w:val="Normal"/>
    <w:link w:val="FigureHeadingChar"/>
    <w:qFormat/>
    <w:rsid w:val="00CB70C3"/>
    <w:pPr>
      <w:spacing w:after="0" w:line="276" w:lineRule="auto"/>
      <w:jc w:val="center"/>
    </w:pPr>
    <w:rPr>
      <w:rFonts w:ascii="Times New Roman" w:hAnsi="Times New Roman" w:cs="Times New Roman"/>
      <w:b/>
      <w:bCs/>
      <w:sz w:val="24"/>
      <w:szCs w:val="24"/>
    </w:rPr>
  </w:style>
  <w:style w:type="character" w:customStyle="1" w:styleId="FigureHeadingChar">
    <w:name w:val="Figure Heading Char"/>
    <w:basedOn w:val="DefaultParagraphFont"/>
    <w:link w:val="FigureHeading"/>
    <w:rsid w:val="00CB70C3"/>
    <w:rPr>
      <w:rFonts w:ascii="Times New Roman" w:hAnsi="Times New Roman" w:cs="Times New Roman"/>
      <w:b/>
      <w:bCs/>
      <w:sz w:val="24"/>
      <w:szCs w:val="24"/>
    </w:rPr>
  </w:style>
  <w:style w:type="paragraph" w:customStyle="1" w:styleId="TableHeading">
    <w:name w:val="Table Heading"/>
    <w:basedOn w:val="Normal"/>
    <w:link w:val="TableHeadingChar"/>
    <w:qFormat/>
    <w:rsid w:val="008660D8"/>
    <w:pPr>
      <w:spacing w:after="0" w:line="276" w:lineRule="auto"/>
      <w:jc w:val="center"/>
    </w:pPr>
    <w:rPr>
      <w:rFonts w:ascii="Times New Roman" w:hAnsi="Times New Roman" w:cs="Times New Roman"/>
      <w:b/>
      <w:bCs/>
      <w:sz w:val="24"/>
      <w:szCs w:val="24"/>
    </w:rPr>
  </w:style>
  <w:style w:type="character" w:customStyle="1" w:styleId="TableHeadingChar">
    <w:name w:val="Table Heading Char"/>
    <w:basedOn w:val="DefaultParagraphFont"/>
    <w:link w:val="TableHeading"/>
    <w:rsid w:val="008660D8"/>
    <w:rPr>
      <w:rFonts w:ascii="Times New Roman" w:hAnsi="Times New Roman" w:cs="Times New Roman"/>
      <w:b/>
      <w:bCs/>
      <w:sz w:val="24"/>
      <w:szCs w:val="24"/>
    </w:rPr>
  </w:style>
  <w:style w:type="paragraph" w:styleId="NoSpacing">
    <w:name w:val="No Spacing"/>
    <w:link w:val="NoSpacingChar"/>
    <w:uiPriority w:val="1"/>
    <w:qFormat/>
    <w:rsid w:val="00E37F58"/>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E37F58"/>
    <w:rPr>
      <w:rFonts w:eastAsiaTheme="minorEastAsia"/>
      <w:kern w:val="0"/>
      <w:lang w:val="en-US"/>
      <w14:ligatures w14:val="none"/>
    </w:rPr>
  </w:style>
  <w:style w:type="paragraph" w:styleId="Bibliography">
    <w:name w:val="Bibliography"/>
    <w:basedOn w:val="Normal"/>
    <w:next w:val="Normal"/>
    <w:uiPriority w:val="37"/>
    <w:unhideWhenUsed/>
    <w:rsid w:val="00A1211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139601">
      <w:bodyDiv w:val="1"/>
      <w:marLeft w:val="0"/>
      <w:marRight w:val="0"/>
      <w:marTop w:val="0"/>
      <w:marBottom w:val="0"/>
      <w:divBdr>
        <w:top w:val="none" w:sz="0" w:space="0" w:color="auto"/>
        <w:left w:val="none" w:sz="0" w:space="0" w:color="auto"/>
        <w:bottom w:val="none" w:sz="0" w:space="0" w:color="auto"/>
        <w:right w:val="none" w:sz="0" w:space="0" w:color="auto"/>
      </w:divBdr>
    </w:div>
    <w:div w:id="483859278">
      <w:bodyDiv w:val="1"/>
      <w:marLeft w:val="0"/>
      <w:marRight w:val="0"/>
      <w:marTop w:val="0"/>
      <w:marBottom w:val="0"/>
      <w:divBdr>
        <w:top w:val="none" w:sz="0" w:space="0" w:color="auto"/>
        <w:left w:val="none" w:sz="0" w:space="0" w:color="auto"/>
        <w:bottom w:val="none" w:sz="0" w:space="0" w:color="auto"/>
        <w:right w:val="none" w:sz="0" w:space="0" w:color="auto"/>
      </w:divBdr>
    </w:div>
    <w:div w:id="1006664562">
      <w:bodyDiv w:val="1"/>
      <w:marLeft w:val="0"/>
      <w:marRight w:val="0"/>
      <w:marTop w:val="0"/>
      <w:marBottom w:val="0"/>
      <w:divBdr>
        <w:top w:val="none" w:sz="0" w:space="0" w:color="auto"/>
        <w:left w:val="none" w:sz="0" w:space="0" w:color="auto"/>
        <w:bottom w:val="none" w:sz="0" w:space="0" w:color="auto"/>
        <w:right w:val="none" w:sz="0" w:space="0" w:color="auto"/>
      </w:divBdr>
    </w:div>
    <w:div w:id="1009605232">
      <w:bodyDiv w:val="1"/>
      <w:marLeft w:val="0"/>
      <w:marRight w:val="0"/>
      <w:marTop w:val="0"/>
      <w:marBottom w:val="0"/>
      <w:divBdr>
        <w:top w:val="none" w:sz="0" w:space="0" w:color="auto"/>
        <w:left w:val="none" w:sz="0" w:space="0" w:color="auto"/>
        <w:bottom w:val="none" w:sz="0" w:space="0" w:color="auto"/>
        <w:right w:val="none" w:sz="0" w:space="0" w:color="auto"/>
      </w:divBdr>
    </w:div>
    <w:div w:id="1243027965">
      <w:bodyDiv w:val="1"/>
      <w:marLeft w:val="0"/>
      <w:marRight w:val="0"/>
      <w:marTop w:val="0"/>
      <w:marBottom w:val="0"/>
      <w:divBdr>
        <w:top w:val="none" w:sz="0" w:space="0" w:color="auto"/>
        <w:left w:val="none" w:sz="0" w:space="0" w:color="auto"/>
        <w:bottom w:val="none" w:sz="0" w:space="0" w:color="auto"/>
        <w:right w:val="none" w:sz="0" w:space="0" w:color="auto"/>
      </w:divBdr>
    </w:div>
    <w:div w:id="1262369878">
      <w:bodyDiv w:val="1"/>
      <w:marLeft w:val="0"/>
      <w:marRight w:val="0"/>
      <w:marTop w:val="0"/>
      <w:marBottom w:val="0"/>
      <w:divBdr>
        <w:top w:val="none" w:sz="0" w:space="0" w:color="auto"/>
        <w:left w:val="none" w:sz="0" w:space="0" w:color="auto"/>
        <w:bottom w:val="none" w:sz="0" w:space="0" w:color="auto"/>
        <w:right w:val="none" w:sz="0" w:space="0" w:color="auto"/>
      </w:divBdr>
    </w:div>
    <w:div w:id="1356228958">
      <w:bodyDiv w:val="1"/>
      <w:marLeft w:val="0"/>
      <w:marRight w:val="0"/>
      <w:marTop w:val="0"/>
      <w:marBottom w:val="0"/>
      <w:divBdr>
        <w:top w:val="none" w:sz="0" w:space="0" w:color="auto"/>
        <w:left w:val="none" w:sz="0" w:space="0" w:color="auto"/>
        <w:bottom w:val="none" w:sz="0" w:space="0" w:color="auto"/>
        <w:right w:val="none" w:sz="0" w:space="0" w:color="auto"/>
      </w:divBdr>
    </w:div>
    <w:div w:id="1421297433">
      <w:bodyDiv w:val="1"/>
      <w:marLeft w:val="0"/>
      <w:marRight w:val="0"/>
      <w:marTop w:val="0"/>
      <w:marBottom w:val="0"/>
      <w:divBdr>
        <w:top w:val="none" w:sz="0" w:space="0" w:color="auto"/>
        <w:left w:val="none" w:sz="0" w:space="0" w:color="auto"/>
        <w:bottom w:val="none" w:sz="0" w:space="0" w:color="auto"/>
        <w:right w:val="none" w:sz="0" w:space="0" w:color="auto"/>
      </w:divBdr>
    </w:div>
    <w:div w:id="1521314316">
      <w:bodyDiv w:val="1"/>
      <w:marLeft w:val="0"/>
      <w:marRight w:val="0"/>
      <w:marTop w:val="0"/>
      <w:marBottom w:val="0"/>
      <w:divBdr>
        <w:top w:val="none" w:sz="0" w:space="0" w:color="auto"/>
        <w:left w:val="none" w:sz="0" w:space="0" w:color="auto"/>
        <w:bottom w:val="none" w:sz="0" w:space="0" w:color="auto"/>
        <w:right w:val="none" w:sz="0" w:space="0" w:color="auto"/>
      </w:divBdr>
    </w:div>
    <w:div w:id="1618637555">
      <w:bodyDiv w:val="1"/>
      <w:marLeft w:val="0"/>
      <w:marRight w:val="0"/>
      <w:marTop w:val="0"/>
      <w:marBottom w:val="0"/>
      <w:divBdr>
        <w:top w:val="none" w:sz="0" w:space="0" w:color="auto"/>
        <w:left w:val="none" w:sz="0" w:space="0" w:color="auto"/>
        <w:bottom w:val="none" w:sz="0" w:space="0" w:color="auto"/>
        <w:right w:val="none" w:sz="0" w:space="0" w:color="auto"/>
      </w:divBdr>
    </w:div>
    <w:div w:id="1648195855">
      <w:bodyDiv w:val="1"/>
      <w:marLeft w:val="0"/>
      <w:marRight w:val="0"/>
      <w:marTop w:val="0"/>
      <w:marBottom w:val="0"/>
      <w:divBdr>
        <w:top w:val="none" w:sz="0" w:space="0" w:color="auto"/>
        <w:left w:val="none" w:sz="0" w:space="0" w:color="auto"/>
        <w:bottom w:val="none" w:sz="0" w:space="0" w:color="auto"/>
        <w:right w:val="none" w:sz="0" w:space="0" w:color="auto"/>
      </w:divBdr>
    </w:div>
    <w:div w:id="181471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F800E-2296-4D62-8B11-F791ECF24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6929</Words>
  <Characters>9649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Yousif</dc:creator>
  <cp:keywords/>
  <dc:description/>
  <cp:lastModifiedBy>SDI 1089</cp:lastModifiedBy>
  <cp:revision>713</cp:revision>
  <cp:lastPrinted>2025-09-24T15:54:00Z</cp:lastPrinted>
  <dcterms:created xsi:type="dcterms:W3CDTF">2024-06-28T08:48:00Z</dcterms:created>
  <dcterms:modified xsi:type="dcterms:W3CDTF">2025-11-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EdeVRl"/&gt;&lt;style id="http://www.zotero.org/styles/vancouver" locale="en-GB" hasBibliography="1" bibliographyStyleHasBeenSet="1"/&gt;&lt;prefs&gt;&lt;pref name="fieldType" value="Field"/&gt;&lt;/prefs&gt;&lt;/data&gt;</vt:lpwstr>
  </property>
</Properties>
</file>